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DBDA6" w14:textId="77777777" w:rsidR="00D45FEC" w:rsidRPr="00B15DCB" w:rsidRDefault="00D45FEC" w:rsidP="008065D9">
      <w:pPr>
        <w:tabs>
          <w:tab w:val="left" w:pos="6090"/>
        </w:tabs>
        <w:rPr>
          <w:i/>
          <w:szCs w:val="24"/>
        </w:rPr>
      </w:pPr>
      <w:bookmarkStart w:id="0" w:name="OLE_LINK2"/>
      <w:r w:rsidRPr="00B15DCB">
        <w:rPr>
          <w:b/>
          <w:szCs w:val="24"/>
        </w:rPr>
        <w:t>Name of Journal:</w:t>
      </w:r>
      <w:r w:rsidR="00CE3565" w:rsidRPr="00B15DCB">
        <w:rPr>
          <w:b/>
          <w:szCs w:val="24"/>
        </w:rPr>
        <w:t xml:space="preserve"> </w:t>
      </w:r>
      <w:bookmarkStart w:id="1" w:name="_Hlk28656695"/>
      <w:r w:rsidR="009C139A" w:rsidRPr="00B15DCB">
        <w:rPr>
          <w:i/>
          <w:szCs w:val="24"/>
        </w:rPr>
        <w:t>World Journal of Clinical Cases</w:t>
      </w:r>
      <w:bookmarkEnd w:id="1"/>
    </w:p>
    <w:p w14:paraId="29915941" w14:textId="77777777" w:rsidR="00140548" w:rsidRPr="00B15DCB" w:rsidRDefault="00140548" w:rsidP="00140548">
      <w:pPr>
        <w:adjustRightInd w:val="0"/>
        <w:snapToGrid w:val="0"/>
        <w:rPr>
          <w:b/>
          <w:bCs/>
          <w:szCs w:val="24"/>
        </w:rPr>
      </w:pPr>
      <w:r w:rsidRPr="00B15DCB">
        <w:rPr>
          <w:rFonts w:eastAsia="Times New Roman"/>
          <w:b/>
          <w:bCs/>
          <w:color w:val="222222"/>
          <w:szCs w:val="24"/>
          <w:lang w:val="hu-HU"/>
        </w:rPr>
        <w:t>Manuscript NO</w:t>
      </w:r>
      <w:r w:rsidRPr="00B15DCB">
        <w:rPr>
          <w:rFonts w:cs="Arial"/>
          <w:b/>
          <w:color w:val="000000"/>
          <w:szCs w:val="24"/>
          <w:lang w:val="en"/>
        </w:rPr>
        <w:t xml:space="preserve">: </w:t>
      </w:r>
      <w:r w:rsidRPr="00B15DCB">
        <w:rPr>
          <w:rFonts w:cs="Arial"/>
          <w:bCs/>
          <w:color w:val="000000"/>
          <w:szCs w:val="24"/>
          <w:lang w:val="en"/>
        </w:rPr>
        <w:t>52855</w:t>
      </w:r>
    </w:p>
    <w:p w14:paraId="4819E52F" w14:textId="77777777" w:rsidR="00140548" w:rsidRPr="00B15DCB" w:rsidRDefault="00140548" w:rsidP="00140548">
      <w:pPr>
        <w:adjustRightInd w:val="0"/>
        <w:snapToGrid w:val="0"/>
        <w:rPr>
          <w:bCs/>
          <w:szCs w:val="24"/>
        </w:rPr>
      </w:pPr>
      <w:r w:rsidRPr="00B15DCB">
        <w:rPr>
          <w:b/>
          <w:bCs/>
          <w:szCs w:val="24"/>
        </w:rPr>
        <w:t xml:space="preserve">Manuscript Type: </w:t>
      </w:r>
      <w:r w:rsidRPr="00B15DCB">
        <w:rPr>
          <w:szCs w:val="24"/>
        </w:rPr>
        <w:t>ORIGINAL ARTICLE</w:t>
      </w:r>
    </w:p>
    <w:p w14:paraId="247A1C5C" w14:textId="77777777" w:rsidR="00140548" w:rsidRPr="00B15DCB" w:rsidRDefault="00140548" w:rsidP="00140548">
      <w:pPr>
        <w:adjustRightInd w:val="0"/>
        <w:snapToGrid w:val="0"/>
        <w:rPr>
          <w:bCs/>
          <w:szCs w:val="24"/>
        </w:rPr>
      </w:pPr>
    </w:p>
    <w:p w14:paraId="7B9EB88E" w14:textId="77777777" w:rsidR="00826AC6" w:rsidRPr="00B15DCB" w:rsidRDefault="00140548" w:rsidP="00826AC6">
      <w:pPr>
        <w:rPr>
          <w:b/>
          <w:bCs/>
          <w:i/>
          <w:iCs/>
          <w:szCs w:val="24"/>
        </w:rPr>
      </w:pPr>
      <w:r w:rsidRPr="00B15DCB">
        <w:rPr>
          <w:b/>
          <w:bCs/>
          <w:i/>
          <w:iCs/>
          <w:szCs w:val="24"/>
        </w:rPr>
        <w:t>Clinical and Translational Research</w:t>
      </w:r>
    </w:p>
    <w:p w14:paraId="131B1633" w14:textId="77777777" w:rsidR="000B4594" w:rsidRPr="00B15DCB" w:rsidRDefault="005C091F" w:rsidP="00826AC6">
      <w:pPr>
        <w:rPr>
          <w:b/>
          <w:szCs w:val="24"/>
        </w:rPr>
      </w:pPr>
      <w:bookmarkStart w:id="2" w:name="OLE_LINK1"/>
      <w:bookmarkStart w:id="3" w:name="_Hlk5282202"/>
      <w:r w:rsidRPr="00B15DCB">
        <w:rPr>
          <w:b/>
          <w:szCs w:val="24"/>
        </w:rPr>
        <w:t>Repair mechanism of astrocytes and non-astrocytes in spinal cord injury</w:t>
      </w:r>
    </w:p>
    <w:p w14:paraId="112F6AB0" w14:textId="77777777" w:rsidR="00826AC6" w:rsidRPr="00B15DCB" w:rsidRDefault="00826AC6" w:rsidP="00826AC6">
      <w:pPr>
        <w:rPr>
          <w:b/>
          <w:szCs w:val="24"/>
        </w:rPr>
      </w:pPr>
    </w:p>
    <w:p w14:paraId="631C9257" w14:textId="445CA5A7" w:rsidR="00011FF8" w:rsidRPr="00B15DCB" w:rsidRDefault="005C091F" w:rsidP="00826AC6">
      <w:pPr>
        <w:rPr>
          <w:szCs w:val="24"/>
        </w:rPr>
      </w:pPr>
      <w:r w:rsidRPr="00B15DCB">
        <w:rPr>
          <w:szCs w:val="24"/>
        </w:rPr>
        <w:t>Liu XY</w:t>
      </w:r>
      <w:r w:rsidR="00140548" w:rsidRPr="00B15DCB">
        <w:rPr>
          <w:szCs w:val="24"/>
        </w:rPr>
        <w:t xml:space="preserve"> </w:t>
      </w:r>
      <w:r w:rsidR="000B4594" w:rsidRPr="00B15DCB">
        <w:rPr>
          <w:i/>
          <w:szCs w:val="24"/>
        </w:rPr>
        <w:t>et al</w:t>
      </w:r>
      <w:r w:rsidR="000B4594" w:rsidRPr="00B15DCB">
        <w:rPr>
          <w:szCs w:val="24"/>
        </w:rPr>
        <w:t xml:space="preserve">. </w:t>
      </w:r>
      <w:r w:rsidRPr="00B15DCB">
        <w:rPr>
          <w:szCs w:val="24"/>
        </w:rPr>
        <w:t>Repair mechanism</w:t>
      </w:r>
      <w:r w:rsidR="00147704">
        <w:rPr>
          <w:szCs w:val="24"/>
        </w:rPr>
        <w:t xml:space="preserve"> </w:t>
      </w:r>
      <w:r w:rsidRPr="00B15DCB">
        <w:rPr>
          <w:szCs w:val="24"/>
        </w:rPr>
        <w:t xml:space="preserve">in </w:t>
      </w:r>
      <w:r w:rsidR="00140548" w:rsidRPr="00B15DCB">
        <w:rPr>
          <w:szCs w:val="24"/>
        </w:rPr>
        <w:t>SCI</w:t>
      </w:r>
    </w:p>
    <w:p w14:paraId="5A26FA7B" w14:textId="77777777" w:rsidR="00826AC6" w:rsidRPr="00B15DCB" w:rsidRDefault="00826AC6" w:rsidP="00826AC6">
      <w:pPr>
        <w:rPr>
          <w:szCs w:val="24"/>
        </w:rPr>
      </w:pPr>
    </w:p>
    <w:bookmarkEnd w:id="2"/>
    <w:p w14:paraId="24642996" w14:textId="77777777" w:rsidR="00D45FEC" w:rsidRPr="00B15DCB" w:rsidRDefault="005C091F" w:rsidP="00826AC6">
      <w:pPr>
        <w:rPr>
          <w:bCs/>
          <w:szCs w:val="24"/>
        </w:rPr>
      </w:pPr>
      <w:r w:rsidRPr="00B15DCB">
        <w:rPr>
          <w:bCs/>
          <w:szCs w:val="24"/>
        </w:rPr>
        <w:t>Xiang-Yun Liu, Jian-Wei Guo, Jian-Qiang Kou, Yuan-Liang Sun, Xiu-Jun Zheng</w:t>
      </w:r>
    </w:p>
    <w:p w14:paraId="319C1E5C" w14:textId="77777777" w:rsidR="00826AC6" w:rsidRPr="00B15DCB" w:rsidRDefault="00826AC6" w:rsidP="00826AC6">
      <w:pPr>
        <w:rPr>
          <w:b/>
          <w:szCs w:val="24"/>
        </w:rPr>
      </w:pPr>
    </w:p>
    <w:bookmarkEnd w:id="3"/>
    <w:p w14:paraId="4D45721C" w14:textId="77777777" w:rsidR="00D45FEC" w:rsidRPr="00B15DCB" w:rsidRDefault="005C091F" w:rsidP="005C091F">
      <w:pPr>
        <w:rPr>
          <w:szCs w:val="24"/>
        </w:rPr>
      </w:pPr>
      <w:r w:rsidRPr="00B15DCB">
        <w:rPr>
          <w:b/>
          <w:szCs w:val="24"/>
        </w:rPr>
        <w:t>Xiang-Yun Liu, Jian-Wei Guo, Jian-Qiang Kou, Yuan-Liang Sun</w:t>
      </w:r>
      <w:r w:rsidR="00D45FEC" w:rsidRPr="00B15DCB">
        <w:rPr>
          <w:b/>
          <w:szCs w:val="24"/>
        </w:rPr>
        <w:t xml:space="preserve">, </w:t>
      </w:r>
      <w:r w:rsidRPr="00B15DCB">
        <w:rPr>
          <w:b/>
          <w:szCs w:val="24"/>
        </w:rPr>
        <w:t>Xiu-Jun Zheng,</w:t>
      </w:r>
      <w:r w:rsidR="00CE3565" w:rsidRPr="00B15DCB">
        <w:rPr>
          <w:b/>
          <w:szCs w:val="24"/>
        </w:rPr>
        <w:t xml:space="preserve"> </w:t>
      </w:r>
      <w:r w:rsidRPr="00B15DCB">
        <w:rPr>
          <w:szCs w:val="24"/>
        </w:rPr>
        <w:t>Department of Spinal Surgery, The Affiliated Hospital of</w:t>
      </w:r>
      <w:r w:rsidR="009C0ECD" w:rsidRPr="00B15DCB">
        <w:rPr>
          <w:szCs w:val="24"/>
        </w:rPr>
        <w:t xml:space="preserve"> </w:t>
      </w:r>
      <w:r w:rsidRPr="00B15DCB">
        <w:rPr>
          <w:szCs w:val="24"/>
        </w:rPr>
        <w:t>Qingdao University</w:t>
      </w:r>
      <w:r w:rsidR="00D41876" w:rsidRPr="00B15DCB">
        <w:rPr>
          <w:szCs w:val="24"/>
        </w:rPr>
        <w:t xml:space="preserve">, </w:t>
      </w:r>
      <w:r w:rsidRPr="00B15DCB">
        <w:rPr>
          <w:szCs w:val="24"/>
        </w:rPr>
        <w:t>Qingdao</w:t>
      </w:r>
      <w:r w:rsidR="00140548" w:rsidRPr="00B15DCB">
        <w:rPr>
          <w:szCs w:val="24"/>
        </w:rPr>
        <w:t xml:space="preserve"> </w:t>
      </w:r>
      <w:r w:rsidRPr="00B15DCB">
        <w:rPr>
          <w:szCs w:val="24"/>
        </w:rPr>
        <w:t>266003</w:t>
      </w:r>
      <w:r w:rsidR="00D45FEC" w:rsidRPr="00B15DCB">
        <w:rPr>
          <w:szCs w:val="24"/>
        </w:rPr>
        <w:t xml:space="preserve">, </w:t>
      </w:r>
      <w:r w:rsidRPr="00B15DCB">
        <w:rPr>
          <w:szCs w:val="24"/>
        </w:rPr>
        <w:t>Shandong Province, China</w:t>
      </w:r>
    </w:p>
    <w:p w14:paraId="7C3768F8" w14:textId="77777777" w:rsidR="00826AC6" w:rsidRPr="00B15DCB" w:rsidRDefault="00826AC6" w:rsidP="00826AC6">
      <w:pPr>
        <w:rPr>
          <w:b/>
          <w:szCs w:val="24"/>
        </w:rPr>
      </w:pPr>
    </w:p>
    <w:p w14:paraId="74C2F943" w14:textId="1B6AEA11" w:rsidR="00826AC6" w:rsidRPr="00B15DCB" w:rsidRDefault="00140548" w:rsidP="00826AC6">
      <w:pPr>
        <w:rPr>
          <w:szCs w:val="24"/>
        </w:rPr>
      </w:pPr>
      <w:r w:rsidRPr="00B15DCB">
        <w:rPr>
          <w:b/>
          <w:color w:val="000000"/>
          <w:szCs w:val="24"/>
          <w:lang w:val="en-GB"/>
        </w:rPr>
        <w:t>Author contributions:</w:t>
      </w:r>
      <w:r w:rsidRPr="00B15DCB">
        <w:rPr>
          <w:b/>
          <w:szCs w:val="24"/>
        </w:rPr>
        <w:t xml:space="preserve"> </w:t>
      </w:r>
      <w:r w:rsidR="005C091F" w:rsidRPr="00B15DCB">
        <w:rPr>
          <w:szCs w:val="24"/>
        </w:rPr>
        <w:t>Zheng XJ and</w:t>
      </w:r>
      <w:r w:rsidRPr="00B15DCB">
        <w:rPr>
          <w:szCs w:val="24"/>
        </w:rPr>
        <w:t xml:space="preserve"> </w:t>
      </w:r>
      <w:r w:rsidR="0054130A" w:rsidRPr="00B15DCB">
        <w:rPr>
          <w:szCs w:val="24"/>
        </w:rPr>
        <w:t xml:space="preserve">Liu XY </w:t>
      </w:r>
      <w:r w:rsidR="001979C3" w:rsidRPr="00B15DCB">
        <w:rPr>
          <w:szCs w:val="24"/>
        </w:rPr>
        <w:t xml:space="preserve">designed </w:t>
      </w:r>
      <w:r w:rsidR="00147704">
        <w:rPr>
          <w:szCs w:val="24"/>
        </w:rPr>
        <w:t xml:space="preserve">the </w:t>
      </w:r>
      <w:r w:rsidR="001979C3" w:rsidRPr="00B15DCB">
        <w:rPr>
          <w:szCs w:val="24"/>
        </w:rPr>
        <w:t>research;</w:t>
      </w:r>
      <w:r w:rsidR="009C0ECD" w:rsidRPr="00B15DCB">
        <w:rPr>
          <w:szCs w:val="24"/>
        </w:rPr>
        <w:t xml:space="preserve"> </w:t>
      </w:r>
      <w:r w:rsidR="0054130A" w:rsidRPr="00B15DCB">
        <w:rPr>
          <w:szCs w:val="24"/>
        </w:rPr>
        <w:t xml:space="preserve">Guo JW and Kou JQ </w:t>
      </w:r>
      <w:r w:rsidR="001979C3" w:rsidRPr="00B15DCB">
        <w:rPr>
          <w:szCs w:val="24"/>
        </w:rPr>
        <w:t xml:space="preserve">performed </w:t>
      </w:r>
      <w:r w:rsidR="00147704">
        <w:rPr>
          <w:szCs w:val="24"/>
        </w:rPr>
        <w:t xml:space="preserve">the </w:t>
      </w:r>
      <w:r w:rsidR="001979C3" w:rsidRPr="00B15DCB">
        <w:rPr>
          <w:szCs w:val="24"/>
        </w:rPr>
        <w:t xml:space="preserve">research; </w:t>
      </w:r>
      <w:r w:rsidR="0054130A" w:rsidRPr="00B15DCB">
        <w:rPr>
          <w:szCs w:val="24"/>
        </w:rPr>
        <w:t>Sun YL and Zheng XJ</w:t>
      </w:r>
      <w:r w:rsidR="001979C3" w:rsidRPr="00B15DCB">
        <w:rPr>
          <w:szCs w:val="24"/>
        </w:rPr>
        <w:t xml:space="preserve"> analyzed </w:t>
      </w:r>
      <w:r w:rsidR="00147704">
        <w:rPr>
          <w:szCs w:val="24"/>
        </w:rPr>
        <w:t xml:space="preserve">the </w:t>
      </w:r>
      <w:r w:rsidR="001979C3" w:rsidRPr="00B15DCB">
        <w:rPr>
          <w:szCs w:val="24"/>
        </w:rPr>
        <w:t>data</w:t>
      </w:r>
      <w:r w:rsidR="0054130A" w:rsidRPr="00B15DCB">
        <w:rPr>
          <w:szCs w:val="24"/>
        </w:rPr>
        <w:t xml:space="preserve"> and</w:t>
      </w:r>
      <w:r w:rsidR="001979C3" w:rsidRPr="00B15DCB">
        <w:rPr>
          <w:szCs w:val="24"/>
        </w:rPr>
        <w:t xml:space="preserve"> wrote the paper.</w:t>
      </w:r>
    </w:p>
    <w:p w14:paraId="76E17340" w14:textId="77777777" w:rsidR="001979C3" w:rsidRPr="00B15DCB" w:rsidRDefault="001979C3" w:rsidP="00826AC6">
      <w:pPr>
        <w:rPr>
          <w:szCs w:val="24"/>
        </w:rPr>
      </w:pPr>
    </w:p>
    <w:p w14:paraId="420F5E74" w14:textId="77777777" w:rsidR="00FC68D7" w:rsidRPr="00B15DCB" w:rsidRDefault="00140548" w:rsidP="00826AC6">
      <w:pPr>
        <w:rPr>
          <w:szCs w:val="24"/>
        </w:rPr>
      </w:pPr>
      <w:bookmarkStart w:id="4" w:name="_Hlk28657030"/>
      <w:bookmarkStart w:id="5" w:name="OLE_LINK26"/>
      <w:r w:rsidRPr="00B15DCB">
        <w:rPr>
          <w:rFonts w:cstheme="minorHAnsi"/>
          <w:b/>
          <w:szCs w:val="24"/>
          <w:lang w:val="hu-HU"/>
        </w:rPr>
        <w:t xml:space="preserve">Corresponding author: </w:t>
      </w:r>
      <w:r w:rsidR="0054130A" w:rsidRPr="00B15DCB">
        <w:rPr>
          <w:b/>
          <w:szCs w:val="24"/>
        </w:rPr>
        <w:t>Xiu-Jun Zheng</w:t>
      </w:r>
      <w:bookmarkEnd w:id="4"/>
      <w:r w:rsidR="0054130A" w:rsidRPr="00B15DCB">
        <w:rPr>
          <w:b/>
          <w:szCs w:val="24"/>
        </w:rPr>
        <w:t xml:space="preserve">, PhD, Chief Physician, </w:t>
      </w:r>
      <w:r w:rsidR="0054130A" w:rsidRPr="00B15DCB">
        <w:rPr>
          <w:szCs w:val="24"/>
        </w:rPr>
        <w:t xml:space="preserve">Department of Spinal Surgery, The Affiliated Hospital of Qingdao University, </w:t>
      </w:r>
      <w:r w:rsidR="00CB5079" w:rsidRPr="00B15DCB">
        <w:rPr>
          <w:szCs w:val="24"/>
        </w:rPr>
        <w:t>No.16, Jiangsu Road,</w:t>
      </w:r>
      <w:r w:rsidR="00CF60E4" w:rsidRPr="00B15DCB">
        <w:rPr>
          <w:szCs w:val="24"/>
        </w:rPr>
        <w:t xml:space="preserve"> </w:t>
      </w:r>
      <w:r w:rsidR="0054130A" w:rsidRPr="00B15DCB">
        <w:rPr>
          <w:szCs w:val="24"/>
        </w:rPr>
        <w:t xml:space="preserve">Qingdao 266003, Shandong Province, China. </w:t>
      </w:r>
      <w:r w:rsidR="00236579" w:rsidRPr="00B15DCB">
        <w:rPr>
          <w:szCs w:val="24"/>
        </w:rPr>
        <w:t>xiyi5148141@163.com</w:t>
      </w:r>
    </w:p>
    <w:p w14:paraId="62A759E3" w14:textId="77777777" w:rsidR="000B48F7" w:rsidRDefault="000B48F7" w:rsidP="00140548">
      <w:pPr>
        <w:adjustRightInd w:val="0"/>
        <w:snapToGrid w:val="0"/>
        <w:rPr>
          <w:b/>
          <w:sz w:val="28"/>
          <w:szCs w:val="28"/>
          <w:lang w:val="pl-PL"/>
        </w:rPr>
      </w:pPr>
      <w:bookmarkStart w:id="6" w:name="OLE_LINK75"/>
      <w:bookmarkStart w:id="7" w:name="OLE_LINK76"/>
      <w:bookmarkStart w:id="8" w:name="OLE_LINK269"/>
      <w:bookmarkStart w:id="9" w:name="OLE_LINK239"/>
      <w:bookmarkStart w:id="10" w:name="OLE_LINK1092"/>
      <w:bookmarkStart w:id="11" w:name="OLE_LINK1091"/>
      <w:bookmarkStart w:id="12" w:name="OLE_LINK523"/>
      <w:bookmarkStart w:id="13" w:name="OLE_LINK90"/>
      <w:bookmarkStart w:id="14" w:name="OLE_LINK1027"/>
      <w:bookmarkStart w:id="15" w:name="OLE_LINK1009"/>
      <w:bookmarkStart w:id="16" w:name="OLE_LINK904"/>
      <w:bookmarkStart w:id="17" w:name="OLE_LINK658"/>
      <w:bookmarkStart w:id="18" w:name="OLE_LINK406"/>
      <w:bookmarkStart w:id="19" w:name="OLE_LINK389"/>
      <w:bookmarkEnd w:id="5"/>
    </w:p>
    <w:p w14:paraId="493039D3" w14:textId="77777777" w:rsidR="00140548" w:rsidRPr="00B15DCB" w:rsidRDefault="00140548" w:rsidP="00140548">
      <w:pPr>
        <w:adjustRightInd w:val="0"/>
        <w:snapToGrid w:val="0"/>
        <w:rPr>
          <w:bCs/>
          <w:szCs w:val="24"/>
        </w:rPr>
      </w:pPr>
      <w:r w:rsidRPr="00B15DCB">
        <w:rPr>
          <w:b/>
          <w:szCs w:val="24"/>
        </w:rPr>
        <w:t xml:space="preserve">Received: </w:t>
      </w:r>
      <w:r w:rsidRPr="00B15DCB">
        <w:rPr>
          <w:bCs/>
          <w:szCs w:val="24"/>
        </w:rPr>
        <w:t>November 22, 2019</w:t>
      </w:r>
    </w:p>
    <w:p w14:paraId="5A271DC1" w14:textId="77777777" w:rsidR="00140548" w:rsidRPr="00B15DCB" w:rsidRDefault="00140548" w:rsidP="00140548">
      <w:pPr>
        <w:adjustRightInd w:val="0"/>
        <w:snapToGrid w:val="0"/>
        <w:rPr>
          <w:bCs/>
          <w:szCs w:val="24"/>
        </w:rPr>
      </w:pPr>
      <w:r w:rsidRPr="00B15DCB">
        <w:rPr>
          <w:b/>
          <w:szCs w:val="24"/>
        </w:rPr>
        <w:t xml:space="preserve">Revised: </w:t>
      </w:r>
      <w:r w:rsidRPr="00B15DCB">
        <w:rPr>
          <w:bCs/>
          <w:szCs w:val="24"/>
        </w:rPr>
        <w:t>December 30, 2019</w:t>
      </w:r>
    </w:p>
    <w:p w14:paraId="29AD679B" w14:textId="56FD5710" w:rsidR="00140548" w:rsidRPr="00B15DCB" w:rsidRDefault="00140548" w:rsidP="00140548">
      <w:pPr>
        <w:adjustRightInd w:val="0"/>
        <w:snapToGrid w:val="0"/>
        <w:rPr>
          <w:color w:val="000000"/>
          <w:szCs w:val="24"/>
        </w:rPr>
      </w:pPr>
      <w:r w:rsidRPr="00B15DCB">
        <w:rPr>
          <w:b/>
          <w:szCs w:val="24"/>
        </w:rPr>
        <w:t>Accepted:</w:t>
      </w:r>
      <w:r w:rsidR="003725EC" w:rsidRPr="003725EC">
        <w:t xml:space="preserve"> </w:t>
      </w:r>
      <w:r w:rsidR="003725EC" w:rsidRPr="003725EC">
        <w:rPr>
          <w:bCs/>
          <w:szCs w:val="24"/>
        </w:rPr>
        <w:t>February 10, 2020</w:t>
      </w:r>
      <w:r w:rsidRPr="003725EC">
        <w:rPr>
          <w:bCs/>
          <w:szCs w:val="24"/>
        </w:rPr>
        <w:t xml:space="preserve"> </w:t>
      </w:r>
    </w:p>
    <w:p w14:paraId="7C6C6DC3" w14:textId="77777777" w:rsidR="00140548" w:rsidRPr="00B15DCB" w:rsidRDefault="00140548" w:rsidP="00140548">
      <w:pPr>
        <w:adjustRightInd w:val="0"/>
        <w:snapToGrid w:val="0"/>
        <w:rPr>
          <w:b/>
          <w:szCs w:val="24"/>
        </w:rPr>
      </w:pPr>
      <w:r w:rsidRPr="00B15DCB">
        <w:rPr>
          <w:b/>
          <w:szCs w:val="24"/>
        </w:rPr>
        <w:t>Published online:</w:t>
      </w:r>
      <w:bookmarkEnd w:id="6"/>
      <w:bookmarkEnd w:id="7"/>
      <w:bookmarkEnd w:id="8"/>
      <w:bookmarkEnd w:id="9"/>
    </w:p>
    <w:bookmarkEnd w:id="10"/>
    <w:bookmarkEnd w:id="11"/>
    <w:bookmarkEnd w:id="12"/>
    <w:bookmarkEnd w:id="13"/>
    <w:bookmarkEnd w:id="14"/>
    <w:bookmarkEnd w:id="15"/>
    <w:bookmarkEnd w:id="16"/>
    <w:bookmarkEnd w:id="17"/>
    <w:bookmarkEnd w:id="18"/>
    <w:bookmarkEnd w:id="19"/>
    <w:p w14:paraId="66BBC47A" w14:textId="77777777" w:rsidR="008C5469" w:rsidRPr="00B15DCB" w:rsidRDefault="008C5469" w:rsidP="00B9066F">
      <w:pPr>
        <w:widowControl/>
        <w:spacing w:after="312"/>
        <w:rPr>
          <w:b/>
          <w:szCs w:val="24"/>
          <w:lang w:val="pl-PL"/>
        </w:rPr>
      </w:pPr>
      <w:r w:rsidRPr="00B15DCB">
        <w:rPr>
          <w:b/>
          <w:szCs w:val="24"/>
          <w:lang w:val="pl-PL"/>
        </w:rPr>
        <w:br w:type="page"/>
      </w:r>
    </w:p>
    <w:bookmarkEnd w:id="0"/>
    <w:p w14:paraId="4C6D793A" w14:textId="77777777" w:rsidR="00140548" w:rsidRPr="00B15DCB" w:rsidRDefault="00140548" w:rsidP="00140548">
      <w:pPr>
        <w:adjustRightInd w:val="0"/>
        <w:snapToGrid w:val="0"/>
        <w:rPr>
          <w:rFonts w:cstheme="minorHAnsi"/>
          <w:b/>
          <w:szCs w:val="24"/>
        </w:rPr>
      </w:pPr>
      <w:r w:rsidRPr="00B15DCB">
        <w:rPr>
          <w:rFonts w:cstheme="minorHAnsi"/>
          <w:b/>
          <w:szCs w:val="24"/>
        </w:rPr>
        <w:lastRenderedPageBreak/>
        <w:t>Abstract</w:t>
      </w:r>
    </w:p>
    <w:p w14:paraId="1ED0780B" w14:textId="77777777" w:rsidR="00140548" w:rsidRPr="00B15DCB" w:rsidRDefault="00140548" w:rsidP="00140548">
      <w:pPr>
        <w:adjustRightInd w:val="0"/>
        <w:snapToGrid w:val="0"/>
        <w:rPr>
          <w:rFonts w:cstheme="minorHAnsi"/>
          <w:szCs w:val="24"/>
        </w:rPr>
      </w:pPr>
      <w:r w:rsidRPr="00B15DCB">
        <w:rPr>
          <w:rFonts w:cstheme="minorHAnsi"/>
          <w:szCs w:val="24"/>
        </w:rPr>
        <w:t>BACKGROUND</w:t>
      </w:r>
    </w:p>
    <w:p w14:paraId="3E9A0CE5" w14:textId="424A7E2D" w:rsidR="00660398" w:rsidRPr="00B15DCB" w:rsidRDefault="00660398" w:rsidP="00660398">
      <w:pPr>
        <w:rPr>
          <w:rFonts w:cs="Times New Roman"/>
          <w:szCs w:val="24"/>
        </w:rPr>
      </w:pPr>
      <w:r w:rsidRPr="00B15DCB">
        <w:rPr>
          <w:rFonts w:cs="Times New Roman"/>
          <w:szCs w:val="24"/>
        </w:rPr>
        <w:t xml:space="preserve">Spinal cord injury (SCI) is a destructive disease that incurs huge personal and social costs, and there is no effective treatment. Although the pathogenesis and treatment mechanism of </w:t>
      </w:r>
      <w:r w:rsidR="00CE3565" w:rsidRPr="00B15DCB">
        <w:rPr>
          <w:rFonts w:cs="Times New Roman"/>
          <w:szCs w:val="24"/>
        </w:rPr>
        <w:t>SCI</w:t>
      </w:r>
      <w:r w:rsidRPr="00B15DCB">
        <w:rPr>
          <w:rFonts w:cs="Times New Roman"/>
          <w:szCs w:val="24"/>
        </w:rPr>
        <w:t xml:space="preserve"> has always been a strong scientific focus, the pathogenesis</w:t>
      </w:r>
      <w:r w:rsidR="00460385" w:rsidRPr="00B15DCB">
        <w:rPr>
          <w:rFonts w:cs="Times New Roman"/>
          <w:szCs w:val="24"/>
        </w:rPr>
        <w:t xml:space="preserve"> of </w:t>
      </w:r>
      <w:r w:rsidR="00147704">
        <w:rPr>
          <w:rFonts w:cs="Times New Roman"/>
          <w:szCs w:val="24"/>
        </w:rPr>
        <w:t>SCI</w:t>
      </w:r>
      <w:r w:rsidRPr="00B15DCB">
        <w:rPr>
          <w:rFonts w:cs="Times New Roman"/>
          <w:szCs w:val="24"/>
        </w:rPr>
        <w:t xml:space="preserve"> is </w:t>
      </w:r>
      <w:r w:rsidR="00580831" w:rsidRPr="00B15DCB">
        <w:rPr>
          <w:rFonts w:cs="Times New Roman"/>
          <w:szCs w:val="24"/>
        </w:rPr>
        <w:t>still under investigation</w:t>
      </w:r>
      <w:r w:rsidRPr="00B15DCB">
        <w:rPr>
          <w:rFonts w:cs="Times New Roman"/>
          <w:szCs w:val="24"/>
        </w:rPr>
        <w:t>.</w:t>
      </w:r>
    </w:p>
    <w:p w14:paraId="36ED914C" w14:textId="77777777" w:rsidR="00660398" w:rsidRPr="00B15DCB" w:rsidRDefault="00660398" w:rsidP="00660398">
      <w:pPr>
        <w:rPr>
          <w:rFonts w:cs="Times New Roman"/>
          <w:szCs w:val="24"/>
        </w:rPr>
      </w:pPr>
    </w:p>
    <w:p w14:paraId="52EBDDDC" w14:textId="77777777" w:rsidR="00140548" w:rsidRPr="00B15DCB" w:rsidRDefault="00140548" w:rsidP="00140548">
      <w:pPr>
        <w:adjustRightInd w:val="0"/>
        <w:snapToGrid w:val="0"/>
        <w:rPr>
          <w:szCs w:val="24"/>
        </w:rPr>
      </w:pPr>
      <w:r w:rsidRPr="00B15DCB">
        <w:rPr>
          <w:szCs w:val="24"/>
        </w:rPr>
        <w:t>AIM</w:t>
      </w:r>
    </w:p>
    <w:p w14:paraId="3DAB252D" w14:textId="650C02B7" w:rsidR="00660398" w:rsidRPr="00B15DCB" w:rsidRDefault="00140548" w:rsidP="00660398">
      <w:pPr>
        <w:rPr>
          <w:rFonts w:cs="Times New Roman"/>
          <w:szCs w:val="24"/>
        </w:rPr>
      </w:pPr>
      <w:r w:rsidRPr="00B15DCB">
        <w:rPr>
          <w:rFonts w:cs="Times New Roman"/>
          <w:szCs w:val="24"/>
        </w:rPr>
        <w:t xml:space="preserve">To </w:t>
      </w:r>
      <w:r w:rsidR="00147704">
        <w:rPr>
          <w:rFonts w:cs="Times New Roman"/>
          <w:szCs w:val="24"/>
        </w:rPr>
        <w:t>determine</w:t>
      </w:r>
      <w:r w:rsidR="006F1B36" w:rsidRPr="00B15DCB">
        <w:rPr>
          <w:rFonts w:cs="Times New Roman"/>
          <w:szCs w:val="24"/>
        </w:rPr>
        <w:t xml:space="preserve"> the</w:t>
      </w:r>
      <w:r w:rsidR="00660398" w:rsidRPr="00B15DCB">
        <w:rPr>
          <w:rFonts w:cs="Times New Roman"/>
          <w:szCs w:val="24"/>
        </w:rPr>
        <w:t xml:space="preserve"> key genes</w:t>
      </w:r>
      <w:r w:rsidR="006F1B36" w:rsidRPr="00B15DCB">
        <w:rPr>
          <w:rFonts w:cs="Times New Roman"/>
          <w:szCs w:val="24"/>
        </w:rPr>
        <w:t xml:space="preserve"> based on the modularization of in-depth analysis</w:t>
      </w:r>
      <w:r w:rsidR="00660398" w:rsidRPr="00B15DCB">
        <w:rPr>
          <w:rFonts w:cs="Times New Roman"/>
          <w:szCs w:val="24"/>
        </w:rPr>
        <w:t xml:space="preserve">, </w:t>
      </w:r>
      <w:r w:rsidR="00147704">
        <w:rPr>
          <w:rFonts w:cs="Times New Roman"/>
          <w:szCs w:val="24"/>
        </w:rPr>
        <w:t>in order</w:t>
      </w:r>
      <w:r w:rsidR="0018524B" w:rsidRPr="00B15DCB">
        <w:rPr>
          <w:rFonts w:cs="Times New Roman"/>
          <w:szCs w:val="24"/>
        </w:rPr>
        <w:t xml:space="preserve"> </w:t>
      </w:r>
      <w:r w:rsidR="00660398" w:rsidRPr="00B15DCB">
        <w:rPr>
          <w:rFonts w:cs="Times New Roman"/>
          <w:szCs w:val="24"/>
        </w:rPr>
        <w:t xml:space="preserve">to identify the repair mechanism of astrocytes and non-astrocytes in </w:t>
      </w:r>
      <w:r w:rsidR="00CE3565" w:rsidRPr="00B15DCB">
        <w:rPr>
          <w:rFonts w:cs="Times New Roman"/>
          <w:szCs w:val="24"/>
        </w:rPr>
        <w:t>SCI</w:t>
      </w:r>
      <w:r w:rsidR="00660398" w:rsidRPr="00B15DCB">
        <w:rPr>
          <w:rFonts w:cs="Times New Roman"/>
          <w:szCs w:val="24"/>
        </w:rPr>
        <w:t>.</w:t>
      </w:r>
    </w:p>
    <w:p w14:paraId="69BE0A88" w14:textId="77777777" w:rsidR="00660398" w:rsidRPr="00B15DCB" w:rsidRDefault="00660398" w:rsidP="00660398">
      <w:pPr>
        <w:rPr>
          <w:rFonts w:cs="Times New Roman"/>
          <w:szCs w:val="24"/>
        </w:rPr>
      </w:pPr>
    </w:p>
    <w:p w14:paraId="3AA705C8" w14:textId="77777777" w:rsidR="00140548" w:rsidRPr="00B15DCB" w:rsidRDefault="00140548" w:rsidP="00140548">
      <w:pPr>
        <w:adjustRightInd w:val="0"/>
        <w:snapToGrid w:val="0"/>
        <w:rPr>
          <w:szCs w:val="24"/>
        </w:rPr>
      </w:pPr>
      <w:r w:rsidRPr="00B15DCB">
        <w:rPr>
          <w:szCs w:val="24"/>
        </w:rPr>
        <w:t>METHODS</w:t>
      </w:r>
    </w:p>
    <w:p w14:paraId="3495A598" w14:textId="52A6F0D3" w:rsidR="00660398" w:rsidRPr="00B15DCB" w:rsidRDefault="00660398" w:rsidP="00660398">
      <w:pPr>
        <w:rPr>
          <w:rFonts w:cs="Times New Roman"/>
          <w:szCs w:val="24"/>
        </w:rPr>
      </w:pPr>
      <w:r w:rsidRPr="00B15DCB">
        <w:rPr>
          <w:rFonts w:cs="Times New Roman"/>
          <w:szCs w:val="24"/>
        </w:rPr>
        <w:t xml:space="preserve">Firstly, the differences between injured and non-injured spinal cord of astrocyte (HA), injured and non-injured spinal cord of non-astrocyte (FLOW), injured spinal cord of non-injured astrocyte (HA) and non-injured spinal cord of non-astrocyte (FLOW), and non-injured spinal cord of astrocyte (HA) and non-astrocyte (FLOW) were analyzed. The total </w:t>
      </w:r>
      <w:r w:rsidR="009F0903">
        <w:rPr>
          <w:rFonts w:cs="Times New Roman"/>
          <w:szCs w:val="24"/>
        </w:rPr>
        <w:t xml:space="preserve">number of </w:t>
      </w:r>
      <w:r w:rsidRPr="00B15DCB">
        <w:rPr>
          <w:rFonts w:cs="Times New Roman"/>
          <w:szCs w:val="24"/>
        </w:rPr>
        <w:t>differential</w:t>
      </w:r>
      <w:r w:rsidR="009F0903">
        <w:rPr>
          <w:rFonts w:cs="Times New Roman"/>
          <w:szCs w:val="24"/>
        </w:rPr>
        <w:t>ly expressed</w:t>
      </w:r>
      <w:r w:rsidRPr="00B15DCB">
        <w:rPr>
          <w:rFonts w:cs="Times New Roman"/>
          <w:szCs w:val="24"/>
        </w:rPr>
        <w:t xml:space="preserve"> genes w</w:t>
      </w:r>
      <w:r w:rsidR="009F0903">
        <w:rPr>
          <w:rFonts w:cs="Times New Roman"/>
          <w:szCs w:val="24"/>
        </w:rPr>
        <w:t>as</w:t>
      </w:r>
      <w:r w:rsidRPr="00B15DCB">
        <w:rPr>
          <w:rFonts w:cs="Times New Roman"/>
          <w:szCs w:val="24"/>
        </w:rPr>
        <w:t xml:space="preserve"> obtained by merging the four groups of differential results. Secondly, the</w:t>
      </w:r>
      <w:r w:rsidR="00147704">
        <w:rPr>
          <w:rFonts w:cs="Times New Roman"/>
          <w:szCs w:val="24"/>
        </w:rPr>
        <w:t xml:space="preserve"> genes</w:t>
      </w:r>
      <w:r w:rsidRPr="00B15DCB">
        <w:rPr>
          <w:rFonts w:cs="Times New Roman"/>
          <w:szCs w:val="24"/>
        </w:rPr>
        <w:t xml:space="preserve"> </w:t>
      </w:r>
      <w:r w:rsidR="0018524B" w:rsidRPr="00B15DCB">
        <w:rPr>
          <w:rFonts w:cs="Times New Roman"/>
          <w:szCs w:val="24"/>
        </w:rPr>
        <w:t xml:space="preserve">were </w:t>
      </w:r>
      <w:r w:rsidRPr="00B15DCB">
        <w:rPr>
          <w:rFonts w:cs="Times New Roman"/>
          <w:szCs w:val="24"/>
        </w:rPr>
        <w:t>co-expressed and clustered. Then, the enrichment of GO function and KEGG pathway of module genes was analyzed. Finally, non-coding RNA, transcription factors and drugs that regulate module</w:t>
      </w:r>
      <w:r w:rsidR="00147704">
        <w:rPr>
          <w:rFonts w:cs="Times New Roman"/>
          <w:szCs w:val="24"/>
        </w:rPr>
        <w:t xml:space="preserve"> gene</w:t>
      </w:r>
      <w:r w:rsidRPr="00B15DCB">
        <w:rPr>
          <w:rFonts w:cs="Times New Roman"/>
          <w:szCs w:val="24"/>
        </w:rPr>
        <w:t xml:space="preserve">s </w:t>
      </w:r>
      <w:r w:rsidR="0018524B" w:rsidRPr="00B15DCB">
        <w:rPr>
          <w:rFonts w:cs="Times New Roman"/>
          <w:szCs w:val="24"/>
        </w:rPr>
        <w:t xml:space="preserve">were </w:t>
      </w:r>
      <w:r w:rsidRPr="00B15DCB">
        <w:rPr>
          <w:rFonts w:cs="Times New Roman"/>
          <w:szCs w:val="24"/>
        </w:rPr>
        <w:t xml:space="preserve">predicted </w:t>
      </w:r>
      <w:r w:rsidR="00147704">
        <w:rPr>
          <w:rFonts w:cs="Times New Roman"/>
          <w:szCs w:val="24"/>
        </w:rPr>
        <w:t>using</w:t>
      </w:r>
      <w:r w:rsidRPr="00B15DCB">
        <w:rPr>
          <w:rFonts w:cs="Times New Roman"/>
          <w:szCs w:val="24"/>
        </w:rPr>
        <w:t xml:space="preserve"> hypergeometric tests. </w:t>
      </w:r>
    </w:p>
    <w:p w14:paraId="6BFE8D2F" w14:textId="77777777" w:rsidR="00660398" w:rsidRPr="00B15DCB" w:rsidRDefault="00660398" w:rsidP="00660398">
      <w:pPr>
        <w:rPr>
          <w:rFonts w:cs="Times New Roman"/>
          <w:szCs w:val="24"/>
        </w:rPr>
      </w:pPr>
    </w:p>
    <w:p w14:paraId="1F7B4388" w14:textId="77777777" w:rsidR="00140548" w:rsidRPr="00B15DCB" w:rsidRDefault="00140548" w:rsidP="00140548">
      <w:pPr>
        <w:adjustRightInd w:val="0"/>
        <w:snapToGrid w:val="0"/>
        <w:rPr>
          <w:szCs w:val="24"/>
        </w:rPr>
      </w:pPr>
      <w:r w:rsidRPr="00B15DCB">
        <w:rPr>
          <w:szCs w:val="24"/>
        </w:rPr>
        <w:t>RESULTS</w:t>
      </w:r>
    </w:p>
    <w:p w14:paraId="56DA6AD5" w14:textId="48459C5A" w:rsidR="00660398" w:rsidRPr="00B15DCB" w:rsidRDefault="00660398" w:rsidP="00660398">
      <w:pPr>
        <w:rPr>
          <w:rFonts w:cs="Times New Roman"/>
          <w:szCs w:val="24"/>
        </w:rPr>
      </w:pPr>
      <w:r w:rsidRPr="00B15DCB">
        <w:rPr>
          <w:rFonts w:cs="Times New Roman"/>
          <w:szCs w:val="24"/>
        </w:rPr>
        <w:t>In summary, we obtained 19 expression modules involving 5216 differentially expressed genes. Among them, mi</w:t>
      </w:r>
      <w:r w:rsidR="004B33E0" w:rsidRPr="00B15DCB">
        <w:rPr>
          <w:rFonts w:cs="Times New Roman"/>
          <w:szCs w:val="24"/>
        </w:rPr>
        <w:t>R</w:t>
      </w:r>
      <w:r w:rsidRPr="00B15DCB">
        <w:rPr>
          <w:rFonts w:cs="Times New Roman"/>
          <w:szCs w:val="24"/>
        </w:rPr>
        <w:t xml:space="preserve">-494, XIST and other genes </w:t>
      </w:r>
      <w:r w:rsidR="003877ED" w:rsidRPr="00B15DCB">
        <w:rPr>
          <w:rFonts w:cs="Times New Roman"/>
          <w:szCs w:val="24"/>
        </w:rPr>
        <w:t xml:space="preserve">were </w:t>
      </w:r>
      <w:r w:rsidRPr="00B15DCB">
        <w:rPr>
          <w:rFonts w:cs="Times New Roman"/>
          <w:szCs w:val="24"/>
        </w:rPr>
        <w:t xml:space="preserve">differentially expressed in </w:t>
      </w:r>
      <w:r w:rsidR="00CE3565" w:rsidRPr="00B15DCB">
        <w:rPr>
          <w:rFonts w:cs="Times New Roman"/>
          <w:szCs w:val="24"/>
        </w:rPr>
        <w:t>SCI</w:t>
      </w:r>
      <w:r w:rsidRPr="00B15DCB">
        <w:rPr>
          <w:rFonts w:cs="Times New Roman"/>
          <w:szCs w:val="24"/>
        </w:rPr>
        <w:t xml:space="preserve"> patients, and play</w:t>
      </w:r>
      <w:r w:rsidR="003877ED" w:rsidRPr="00B15DCB">
        <w:rPr>
          <w:rFonts w:cs="Times New Roman"/>
          <w:szCs w:val="24"/>
        </w:rPr>
        <w:t>ed</w:t>
      </w:r>
      <w:r w:rsidRPr="00B15DCB">
        <w:rPr>
          <w:rFonts w:cs="Times New Roman"/>
          <w:szCs w:val="24"/>
        </w:rPr>
        <w:t xml:space="preserve"> an active regulatory role in dysfunction module, </w:t>
      </w:r>
      <w:r w:rsidR="00147704">
        <w:rPr>
          <w:rFonts w:cs="Times New Roman"/>
          <w:szCs w:val="24"/>
        </w:rPr>
        <w:t>and these genes</w:t>
      </w:r>
      <w:r w:rsidRPr="00B15DCB">
        <w:rPr>
          <w:rFonts w:cs="Times New Roman"/>
          <w:szCs w:val="24"/>
        </w:rPr>
        <w:t xml:space="preserve"> </w:t>
      </w:r>
      <w:r w:rsidR="003877ED" w:rsidRPr="00B15DCB">
        <w:rPr>
          <w:rFonts w:cs="Times New Roman"/>
          <w:szCs w:val="24"/>
        </w:rPr>
        <w:t>were</w:t>
      </w:r>
      <w:r w:rsidRPr="00B15DCB">
        <w:rPr>
          <w:rFonts w:cs="Times New Roman"/>
          <w:szCs w:val="24"/>
        </w:rPr>
        <w:t xml:space="preserve"> recognized as the driving genes </w:t>
      </w:r>
      <w:r w:rsidRPr="00B15DCB">
        <w:rPr>
          <w:rFonts w:cs="Times New Roman"/>
          <w:szCs w:val="24"/>
        </w:rPr>
        <w:lastRenderedPageBreak/>
        <w:t xml:space="preserve">of </w:t>
      </w:r>
      <w:r w:rsidR="00CE3565" w:rsidRPr="00B15DCB">
        <w:rPr>
          <w:rFonts w:cs="Times New Roman"/>
          <w:szCs w:val="24"/>
        </w:rPr>
        <w:t>SCI</w:t>
      </w:r>
      <w:r w:rsidRPr="00B15DCB">
        <w:rPr>
          <w:rFonts w:cs="Times New Roman"/>
          <w:szCs w:val="24"/>
        </w:rPr>
        <w:t xml:space="preserve">. Enrichment results showed that module genes were significantly involved in the biological processes of inflammation, oxidation and apoptosis. </w:t>
      </w:r>
      <w:r w:rsidR="00147704">
        <w:rPr>
          <w:rFonts w:cs="Times New Roman"/>
          <w:szCs w:val="24"/>
        </w:rPr>
        <w:t>S</w:t>
      </w:r>
      <w:r w:rsidRPr="00B15DCB">
        <w:rPr>
          <w:rFonts w:cs="Times New Roman"/>
          <w:szCs w:val="24"/>
        </w:rPr>
        <w:t xml:space="preserve">ignal pathways such as NF-kappa B/A20, AMPK and MAPK were significantly regulated. In addition, </w:t>
      </w:r>
      <w:r w:rsidR="00B15DCB" w:rsidRPr="00B15DCB">
        <w:rPr>
          <w:rFonts w:cs="Times New Roman"/>
          <w:szCs w:val="24"/>
        </w:rPr>
        <w:t xml:space="preserve">non-coding RNA </w:t>
      </w:r>
      <w:r w:rsidRPr="00B15DCB">
        <w:rPr>
          <w:rFonts w:cs="Times New Roman"/>
          <w:szCs w:val="24"/>
        </w:rPr>
        <w:t xml:space="preserve">pivot (including miR-136-5p and let-7d-5p, </w:t>
      </w:r>
      <w:r w:rsidRPr="00B15DCB">
        <w:rPr>
          <w:rFonts w:cs="Times New Roman"/>
          <w:i/>
          <w:iCs/>
          <w:szCs w:val="24"/>
        </w:rPr>
        <w:t>etc.</w:t>
      </w:r>
      <w:r w:rsidRPr="00B15DCB">
        <w:rPr>
          <w:rFonts w:cs="Times New Roman"/>
          <w:szCs w:val="24"/>
        </w:rPr>
        <w:t xml:space="preserve">) and </w:t>
      </w:r>
      <w:r w:rsidR="00FD0B8A" w:rsidRPr="00B15DCB">
        <w:rPr>
          <w:rFonts w:cs="Times New Roman"/>
          <w:szCs w:val="24"/>
        </w:rPr>
        <w:t xml:space="preserve">transcription factor </w:t>
      </w:r>
      <w:r w:rsidRPr="00B15DCB">
        <w:rPr>
          <w:rFonts w:cs="Times New Roman"/>
          <w:szCs w:val="24"/>
        </w:rPr>
        <w:t xml:space="preserve">pivot (including NFKB1, MYC, </w:t>
      </w:r>
      <w:r w:rsidRPr="00B15DCB">
        <w:rPr>
          <w:rFonts w:cs="Times New Roman"/>
          <w:i/>
          <w:iCs/>
          <w:szCs w:val="24"/>
        </w:rPr>
        <w:t>etc.</w:t>
      </w:r>
      <w:r w:rsidRPr="00B15DCB">
        <w:rPr>
          <w:rFonts w:cs="Times New Roman"/>
          <w:szCs w:val="24"/>
        </w:rPr>
        <w:t>) were identified as significant regulatory dysfunction modules.</w:t>
      </w:r>
    </w:p>
    <w:p w14:paraId="14415096" w14:textId="77777777" w:rsidR="00660398" w:rsidRPr="00B15DCB" w:rsidRDefault="00660398" w:rsidP="00660398">
      <w:pPr>
        <w:rPr>
          <w:rFonts w:cs="Times New Roman"/>
          <w:szCs w:val="24"/>
        </w:rPr>
      </w:pPr>
    </w:p>
    <w:p w14:paraId="28BD50DA" w14:textId="77777777" w:rsidR="00140548" w:rsidRPr="00B15DCB" w:rsidRDefault="00140548" w:rsidP="00140548">
      <w:pPr>
        <w:adjustRightInd w:val="0"/>
        <w:snapToGrid w:val="0"/>
        <w:rPr>
          <w:szCs w:val="24"/>
        </w:rPr>
      </w:pPr>
      <w:r w:rsidRPr="00B15DCB">
        <w:rPr>
          <w:szCs w:val="24"/>
        </w:rPr>
        <w:t>CONCLUSION</w:t>
      </w:r>
    </w:p>
    <w:p w14:paraId="01D3842E" w14:textId="6143ABFB" w:rsidR="00660398" w:rsidRPr="00B15DCB" w:rsidRDefault="00660398" w:rsidP="00660398">
      <w:pPr>
        <w:rPr>
          <w:rFonts w:cs="Times New Roman"/>
          <w:szCs w:val="24"/>
        </w:rPr>
      </w:pPr>
      <w:r w:rsidRPr="00B15DCB">
        <w:rPr>
          <w:rFonts w:cs="Times New Roman"/>
          <w:szCs w:val="24"/>
        </w:rPr>
        <w:t xml:space="preserve">Overall, </w:t>
      </w:r>
      <w:r w:rsidR="00147704">
        <w:rPr>
          <w:rFonts w:cs="Times New Roman"/>
          <w:szCs w:val="24"/>
        </w:rPr>
        <w:t>this study</w:t>
      </w:r>
      <w:r w:rsidRPr="00B15DCB">
        <w:rPr>
          <w:rFonts w:cs="Times New Roman"/>
          <w:szCs w:val="24"/>
        </w:rPr>
        <w:t xml:space="preserve"> uncovered a co-expression network of key genes involved in astrocyte and non-astrocyte regulation in </w:t>
      </w:r>
      <w:r w:rsidR="00CE3565" w:rsidRPr="00B15DCB">
        <w:rPr>
          <w:rFonts w:cs="Times New Roman"/>
          <w:szCs w:val="24"/>
        </w:rPr>
        <w:t>SCI</w:t>
      </w:r>
      <w:r w:rsidRPr="00B15DCB">
        <w:rPr>
          <w:rFonts w:cs="Times New Roman"/>
          <w:szCs w:val="24"/>
        </w:rPr>
        <w:t xml:space="preserve">. </w:t>
      </w:r>
      <w:r w:rsidR="00147704">
        <w:rPr>
          <w:rFonts w:cs="Times New Roman"/>
          <w:szCs w:val="24"/>
        </w:rPr>
        <w:t>These findings</w:t>
      </w:r>
      <w:r w:rsidRPr="00B15DCB">
        <w:rPr>
          <w:rFonts w:cs="Times New Roman"/>
          <w:szCs w:val="24"/>
        </w:rPr>
        <w:t xml:space="preserve"> help</w:t>
      </w:r>
      <w:r w:rsidR="00147704">
        <w:rPr>
          <w:rFonts w:cs="Times New Roman"/>
          <w:szCs w:val="24"/>
        </w:rPr>
        <w:t>ed</w:t>
      </w:r>
      <w:r w:rsidRPr="00B15DCB">
        <w:rPr>
          <w:rFonts w:cs="Times New Roman"/>
          <w:szCs w:val="24"/>
        </w:rPr>
        <w:t xml:space="preserve"> to reveal the core dysfunction modules, potential regulatory factors and driving genes of the disease, and to improve our understanding of its pathogenesis.</w:t>
      </w:r>
    </w:p>
    <w:p w14:paraId="2A82890B" w14:textId="77777777" w:rsidR="00660398" w:rsidRPr="00B15DCB" w:rsidRDefault="00660398" w:rsidP="00660398">
      <w:pPr>
        <w:rPr>
          <w:rFonts w:cs="Times New Roman"/>
          <w:szCs w:val="24"/>
        </w:rPr>
      </w:pPr>
    </w:p>
    <w:p w14:paraId="6CD0248A" w14:textId="77777777" w:rsidR="00A10FF1" w:rsidRPr="00B15DCB" w:rsidRDefault="00A10FF1" w:rsidP="00A10FF1">
      <w:pPr>
        <w:rPr>
          <w:rFonts w:cs="Times New Roman"/>
          <w:szCs w:val="24"/>
        </w:rPr>
      </w:pPr>
      <w:r w:rsidRPr="00B15DCB">
        <w:rPr>
          <w:rFonts w:cs="Times New Roman"/>
          <w:b/>
          <w:szCs w:val="24"/>
        </w:rPr>
        <w:t>Key words:</w:t>
      </w:r>
      <w:r w:rsidRPr="00B15DCB">
        <w:rPr>
          <w:rFonts w:cs="Times New Roman"/>
          <w:szCs w:val="24"/>
        </w:rPr>
        <w:t xml:space="preserve"> Astrocyte; Non-astrocyte; Spinal cord injury; Repair mechanism; Dysfunction module; Module genes</w:t>
      </w:r>
    </w:p>
    <w:p w14:paraId="0816C629" w14:textId="77777777" w:rsidR="00A10FF1" w:rsidRPr="00B15DCB" w:rsidRDefault="00A10FF1" w:rsidP="00660398">
      <w:pPr>
        <w:rPr>
          <w:rFonts w:cs="Times New Roman"/>
          <w:b/>
          <w:szCs w:val="24"/>
        </w:rPr>
      </w:pPr>
    </w:p>
    <w:p w14:paraId="6CBCC877" w14:textId="77777777" w:rsidR="00A10FF1" w:rsidRPr="00B15DCB" w:rsidRDefault="00A10FF1" w:rsidP="00A10FF1">
      <w:pPr>
        <w:adjustRightInd w:val="0"/>
        <w:snapToGrid w:val="0"/>
        <w:rPr>
          <w:bCs/>
          <w:szCs w:val="24"/>
        </w:rPr>
      </w:pPr>
      <w:r w:rsidRPr="00B15DCB">
        <w:rPr>
          <w:bCs/>
          <w:szCs w:val="24"/>
        </w:rPr>
        <w:t xml:space="preserve">Liu XY, Guo JW, Kou JQ, Sun YL, Zheng XJ. Repair mechanism of astrocytes and non-astrocytes in spinal cord injury. </w:t>
      </w:r>
      <w:r w:rsidRPr="00B15DCB">
        <w:rPr>
          <w:bCs/>
          <w:i/>
          <w:iCs/>
          <w:szCs w:val="24"/>
        </w:rPr>
        <w:t xml:space="preserve">World J Clin Cases </w:t>
      </w:r>
      <w:r w:rsidRPr="00B15DCB">
        <w:rPr>
          <w:bCs/>
          <w:szCs w:val="24"/>
        </w:rPr>
        <w:t>2020; In press</w:t>
      </w:r>
    </w:p>
    <w:p w14:paraId="21637891" w14:textId="77777777" w:rsidR="00A10FF1" w:rsidRPr="00B15DCB" w:rsidRDefault="00A10FF1" w:rsidP="00A10FF1">
      <w:pPr>
        <w:rPr>
          <w:b/>
          <w:szCs w:val="24"/>
        </w:rPr>
      </w:pPr>
    </w:p>
    <w:p w14:paraId="0015058E" w14:textId="72D4276D" w:rsidR="00A10FF1" w:rsidRPr="00B15DCB" w:rsidRDefault="00226D26" w:rsidP="00A10FF1">
      <w:pPr>
        <w:rPr>
          <w:rFonts w:cs="Times New Roman"/>
          <w:szCs w:val="24"/>
        </w:rPr>
      </w:pPr>
      <w:r>
        <w:rPr>
          <w:rFonts w:cs="Times New Roman"/>
          <w:b/>
          <w:szCs w:val="24"/>
        </w:rPr>
        <w:t>Core tip</w:t>
      </w:r>
      <w:r w:rsidR="00CB5079" w:rsidRPr="00B15DCB">
        <w:rPr>
          <w:rFonts w:cs="Times New Roman"/>
          <w:b/>
          <w:szCs w:val="24"/>
        </w:rPr>
        <w:t xml:space="preserve">: </w:t>
      </w:r>
      <w:r w:rsidR="00CB5079" w:rsidRPr="00B15DCB">
        <w:rPr>
          <w:rFonts w:cs="Times New Roman"/>
          <w:szCs w:val="24"/>
        </w:rPr>
        <w:t xml:space="preserve">The present study uncovered a co-expression network of key genes involved in astrocyte and non-astrocyte regulation in spinal cord injury. </w:t>
      </w:r>
      <w:r w:rsidR="00147704">
        <w:rPr>
          <w:rFonts w:cs="Times New Roman"/>
          <w:szCs w:val="24"/>
        </w:rPr>
        <w:t>These findings</w:t>
      </w:r>
      <w:r w:rsidR="00CB5079" w:rsidRPr="00B15DCB">
        <w:rPr>
          <w:rFonts w:cs="Times New Roman"/>
          <w:szCs w:val="24"/>
        </w:rPr>
        <w:t xml:space="preserve"> help</w:t>
      </w:r>
      <w:r w:rsidR="00C356AC">
        <w:rPr>
          <w:rFonts w:cs="Times New Roman"/>
          <w:szCs w:val="24"/>
        </w:rPr>
        <w:t>ed</w:t>
      </w:r>
      <w:r w:rsidR="00CB5079" w:rsidRPr="00B15DCB">
        <w:rPr>
          <w:rFonts w:cs="Times New Roman"/>
          <w:szCs w:val="24"/>
        </w:rPr>
        <w:t xml:space="preserve"> to reveal the core dysfunction modules, </w:t>
      </w:r>
      <w:bookmarkStart w:id="20" w:name="_Hlk28656398"/>
      <w:r w:rsidR="00CB5079" w:rsidRPr="00B15DCB">
        <w:rPr>
          <w:rFonts w:cs="Times New Roman"/>
          <w:szCs w:val="24"/>
        </w:rPr>
        <w:t>potential regulatory factors</w:t>
      </w:r>
      <w:bookmarkEnd w:id="20"/>
      <w:r w:rsidR="00CB5079" w:rsidRPr="00B15DCB">
        <w:rPr>
          <w:rFonts w:cs="Times New Roman"/>
          <w:szCs w:val="24"/>
        </w:rPr>
        <w:t xml:space="preserve"> and driving genes of the disease, and to improve our understanding of its pathogenesis.</w:t>
      </w:r>
    </w:p>
    <w:p w14:paraId="4182D8E0" w14:textId="77777777" w:rsidR="00A10FF1" w:rsidRPr="00B15DCB" w:rsidRDefault="00A10FF1">
      <w:pPr>
        <w:widowControl/>
        <w:spacing w:line="240" w:lineRule="auto"/>
        <w:jc w:val="left"/>
        <w:rPr>
          <w:rFonts w:cs="Times New Roman"/>
          <w:szCs w:val="24"/>
        </w:rPr>
      </w:pPr>
      <w:r w:rsidRPr="00B15DCB">
        <w:rPr>
          <w:rFonts w:cs="Times New Roman"/>
          <w:szCs w:val="24"/>
        </w:rPr>
        <w:br w:type="page"/>
      </w:r>
    </w:p>
    <w:p w14:paraId="53C6DD5F" w14:textId="77777777" w:rsidR="00A10FF1" w:rsidRPr="00B15DCB" w:rsidRDefault="00A10FF1" w:rsidP="00A10FF1">
      <w:pPr>
        <w:adjustRightInd w:val="0"/>
        <w:snapToGrid w:val="0"/>
        <w:rPr>
          <w:rFonts w:cstheme="minorHAnsi"/>
          <w:b/>
          <w:szCs w:val="24"/>
          <w:u w:val="single"/>
        </w:rPr>
      </w:pPr>
      <w:r w:rsidRPr="00B15DCB">
        <w:rPr>
          <w:rFonts w:cstheme="minorHAnsi"/>
          <w:b/>
          <w:szCs w:val="24"/>
          <w:u w:val="single"/>
        </w:rPr>
        <w:lastRenderedPageBreak/>
        <w:t>INTRODUCTION</w:t>
      </w:r>
    </w:p>
    <w:p w14:paraId="0F275E61" w14:textId="0D057CFB" w:rsidR="00660398" w:rsidRPr="00B15DCB" w:rsidRDefault="00660398" w:rsidP="00660398">
      <w:pPr>
        <w:rPr>
          <w:rFonts w:cs="Times New Roman"/>
          <w:szCs w:val="24"/>
        </w:rPr>
      </w:pPr>
      <w:r w:rsidRPr="00B15DCB">
        <w:rPr>
          <w:rFonts w:cs="Times New Roman"/>
          <w:szCs w:val="24"/>
        </w:rPr>
        <w:t xml:space="preserve">Spinal cord injury (SCI) is one of the most destructive diseases </w:t>
      </w:r>
      <w:r w:rsidR="00C356AC">
        <w:rPr>
          <w:rFonts w:cs="Times New Roman"/>
          <w:szCs w:val="24"/>
        </w:rPr>
        <w:t xml:space="preserve">of </w:t>
      </w:r>
      <w:r w:rsidR="00C356AC" w:rsidRPr="00B15DCB">
        <w:rPr>
          <w:rFonts w:cs="Times New Roman"/>
          <w:szCs w:val="24"/>
        </w:rPr>
        <w:t xml:space="preserve">all traumatic diseases </w:t>
      </w:r>
      <w:r w:rsidRPr="00B15DCB">
        <w:rPr>
          <w:rFonts w:cs="Times New Roman"/>
          <w:szCs w:val="24"/>
        </w:rPr>
        <w:t>patients may encounter</w:t>
      </w:r>
      <w:r w:rsidR="00CA5CA6" w:rsidRPr="00B15DCB">
        <w:rPr>
          <w:rFonts w:cs="Times New Roman"/>
          <w:szCs w:val="24"/>
        </w:rPr>
        <w:fldChar w:fldCharType="begin"/>
      </w:r>
      <w:r w:rsidRPr="00B15DCB">
        <w:rPr>
          <w:rFonts w:cs="Times New Roman"/>
          <w:szCs w:val="24"/>
        </w:rPr>
        <w:instrText xml:space="preserve"> ADDIN EN.CITE &lt;EndNote&gt;&lt;Cite&gt;&lt;Author&gt;Ambrozaitis&lt;/Author&gt;&lt;Year&gt;2006&lt;/Year&gt;&lt;RecNum&gt;698&lt;/RecNum&gt;&lt;DisplayText&gt;&lt;style face="superscript"&gt;[1]&lt;/style&gt;&lt;/DisplayText&gt;&lt;record&gt;&lt;rec-number&gt;698&lt;/rec-number&gt;&lt;foreign-keys&gt;&lt;key app="EN" db-id="vxt2rzxsk20femeezt35vvaqpadaxtptaxxs"&gt;698&lt;/key&gt;&lt;/foreign-keys&gt;&lt;ref-type name="Journal Article"&gt;17&lt;/ref-type&gt;&lt;contributors&gt;&lt;authors&gt;&lt;author&gt;Ambrozaitis, K. V.&lt;/author&gt;&lt;author&gt;Kontautas, E.&lt;/author&gt;&lt;author&gt;Spakauskas, B.&lt;/author&gt;&lt;author&gt;Vaitkaitis, D.&lt;/author&gt;&lt;/authors&gt;&lt;/contributors&gt;&lt;auth-address&gt;Clinic of Neurosurgery, Kaunas University of Medicine Hospital, Eiveniu 2, 50009 Kaunas, Lithuania.&lt;/auth-address&gt;&lt;titles&gt;&lt;title&gt;[Pathophysiology of acute spinal cord injury]&lt;/title&gt;&lt;secondary-title&gt;Medicina (Kaunas)&lt;/secondary-title&gt;&lt;alt-title&gt;Medicina&lt;/alt-title&gt;&lt;/titles&gt;&lt;periodical&gt;&lt;full-title&gt;Medicina (Kaunas)&lt;/full-title&gt;&lt;abbr-1&gt;Medicina&lt;/abbr-1&gt;&lt;/periodical&gt;&lt;alt-periodical&gt;&lt;full-title&gt;Medicina (Kaunas)&lt;/full-title&gt;&lt;abbr-1&gt;Medicina&lt;/abbr-1&gt;&lt;/alt-periodical&gt;&lt;pages&gt;255-61&lt;/pages&gt;&lt;volume&gt;42&lt;/volume&gt;&lt;number&gt;3&lt;/number&gt;&lt;keywords&gt;&lt;keyword&gt;Adult&lt;/keyword&gt;&lt;keyword&gt;Apoptosis&lt;/keyword&gt;&lt;keyword&gt;Female&lt;/keyword&gt;&lt;keyword&gt;Free Radicals&lt;/keyword&gt;&lt;keyword&gt;Humans&lt;/keyword&gt;&lt;keyword&gt;Inflammation&lt;/keyword&gt;&lt;keyword&gt;Ischemia/etiology&lt;/keyword&gt;&lt;keyword&gt;Magnetic Resonance Imaging&lt;/keyword&gt;&lt;keyword&gt;Male&lt;/keyword&gt;&lt;keyword&gt;Middle Aged&lt;/keyword&gt;&lt;keyword&gt;Spinal Cord/blood supply&lt;/keyword&gt;&lt;keyword&gt;Spinal Cord Injuries/diagnosis/diagnostic&lt;/keyword&gt;&lt;keyword&gt;imaging/etiology/metabolism/mortality/*physiopathology&lt;/keyword&gt;&lt;keyword&gt;Syndrome&lt;/keyword&gt;&lt;keyword&gt;Time Factors&lt;/keyword&gt;&lt;keyword&gt;Tomography, X-Ray Computed&lt;/keyword&gt;&lt;/keywords&gt;&lt;dates&gt;&lt;year&gt;2006&lt;/year&gt;&lt;/dates&gt;&lt;orig-pub&gt;Nugaros smegenu pazeidimo patofiziologija.&lt;/orig-pub&gt;&lt;isbn&gt;1648-9144 (Electronic)&amp;#xD;1010-660X (Linking)&lt;/isbn&gt;&lt;accession-num&gt;16607070&lt;/accession-num&gt;&lt;urls&gt;&lt;related-urls&gt;&lt;url&gt;http://www.ncbi.nlm.nih.gov/pubmed/16607070&lt;/url&gt;&lt;/related-urls&gt;&lt;/urls&gt;&lt;/record&gt;&lt;/Cite&gt;&lt;/EndNote&gt;</w:instrText>
      </w:r>
      <w:r w:rsidR="00CA5CA6" w:rsidRPr="00B15DCB">
        <w:rPr>
          <w:rFonts w:cs="Times New Roman"/>
          <w:szCs w:val="24"/>
        </w:rPr>
        <w:fldChar w:fldCharType="separate"/>
      </w:r>
      <w:r w:rsidRPr="00B15DCB">
        <w:rPr>
          <w:rFonts w:cs="Times New Roman"/>
          <w:noProof/>
          <w:szCs w:val="24"/>
          <w:vertAlign w:val="superscript"/>
        </w:rPr>
        <w:t>[1]</w:t>
      </w:r>
      <w:r w:rsidR="00CA5CA6" w:rsidRPr="00B15DCB">
        <w:rPr>
          <w:rFonts w:cs="Times New Roman"/>
          <w:szCs w:val="24"/>
        </w:rPr>
        <w:fldChar w:fldCharType="end"/>
      </w:r>
      <w:r w:rsidR="00460385" w:rsidRPr="00B15DCB">
        <w:rPr>
          <w:rFonts w:cs="Times New Roman"/>
          <w:szCs w:val="24"/>
        </w:rPr>
        <w:t xml:space="preserve">, and it </w:t>
      </w:r>
      <w:r w:rsidRPr="00B15DCB">
        <w:rPr>
          <w:rFonts w:cs="Times New Roman"/>
          <w:szCs w:val="24"/>
        </w:rPr>
        <w:t xml:space="preserve">has always been a challenging clinical disease, which </w:t>
      </w:r>
      <w:r w:rsidR="004B33E0" w:rsidRPr="00B15DCB">
        <w:rPr>
          <w:rFonts w:cs="Times New Roman"/>
          <w:szCs w:val="24"/>
        </w:rPr>
        <w:t xml:space="preserve">exerts </w:t>
      </w:r>
      <w:r w:rsidRPr="00B15DCB">
        <w:rPr>
          <w:rFonts w:cs="Times New Roman"/>
          <w:szCs w:val="24"/>
        </w:rPr>
        <w:t xml:space="preserve">a considerable socio-economic impact on </w:t>
      </w:r>
      <w:r w:rsidR="00C356AC">
        <w:rPr>
          <w:rFonts w:cs="Times New Roman"/>
          <w:szCs w:val="24"/>
        </w:rPr>
        <w:t xml:space="preserve">the </w:t>
      </w:r>
      <w:r w:rsidRPr="00B15DCB">
        <w:rPr>
          <w:rFonts w:cs="Times New Roman"/>
          <w:szCs w:val="24"/>
        </w:rPr>
        <w:t>patient</w:t>
      </w:r>
      <w:r w:rsidR="00C356AC">
        <w:rPr>
          <w:rFonts w:cs="Times New Roman"/>
          <w:szCs w:val="24"/>
        </w:rPr>
        <w:t>’</w:t>
      </w:r>
      <w:r w:rsidRPr="00B15DCB">
        <w:rPr>
          <w:rFonts w:cs="Times New Roman"/>
          <w:szCs w:val="24"/>
        </w:rPr>
        <w:t>s</w:t>
      </w:r>
      <w:r w:rsidR="004B33E0" w:rsidRPr="00B15DCB">
        <w:rPr>
          <w:rFonts w:cs="Times New Roman"/>
          <w:szCs w:val="24"/>
        </w:rPr>
        <w:t xml:space="preserve"> </w:t>
      </w:r>
      <w:r w:rsidRPr="00B15DCB">
        <w:rPr>
          <w:rFonts w:cs="Times New Roman"/>
          <w:szCs w:val="24"/>
        </w:rPr>
        <w:t xml:space="preserve">family and health care system. </w:t>
      </w:r>
      <w:r w:rsidR="009F0903">
        <w:rPr>
          <w:rFonts w:cs="Times New Roman"/>
          <w:szCs w:val="24"/>
        </w:rPr>
        <w:t>Despite</w:t>
      </w:r>
      <w:r w:rsidRPr="00B15DCB">
        <w:rPr>
          <w:rFonts w:cs="Times New Roman"/>
          <w:szCs w:val="24"/>
        </w:rPr>
        <w:t xml:space="preserve"> the improvement </w:t>
      </w:r>
      <w:r w:rsidR="00C356AC">
        <w:rPr>
          <w:rFonts w:cs="Times New Roman"/>
          <w:szCs w:val="24"/>
        </w:rPr>
        <w:t>in</w:t>
      </w:r>
      <w:r w:rsidRPr="00B15DCB">
        <w:rPr>
          <w:rFonts w:cs="Times New Roman"/>
          <w:szCs w:val="24"/>
        </w:rPr>
        <w:t xml:space="preserve"> medical care and rehabilitation, the outcome of </w:t>
      </w:r>
      <w:r w:rsidR="00CE3565" w:rsidRPr="00B15DCB">
        <w:rPr>
          <w:rFonts w:cs="Times New Roman"/>
          <w:szCs w:val="24"/>
        </w:rPr>
        <w:t>SCI</w:t>
      </w:r>
      <w:r w:rsidRPr="00B15DCB">
        <w:rPr>
          <w:rFonts w:cs="Times New Roman"/>
          <w:szCs w:val="24"/>
        </w:rPr>
        <w:t xml:space="preserve"> tissue regeneration treatment is still </w:t>
      </w:r>
      <w:r w:rsidR="00C356AC">
        <w:rPr>
          <w:rFonts w:cs="Times New Roman"/>
          <w:szCs w:val="24"/>
        </w:rPr>
        <w:t>inadequate</w:t>
      </w:r>
      <w:r w:rsidR="00CA5CA6" w:rsidRPr="00B15DCB">
        <w:rPr>
          <w:rFonts w:cs="Times New Roman"/>
          <w:szCs w:val="24"/>
        </w:rPr>
        <w:fldChar w:fldCharType="begin">
          <w:fldData xml:space="preserve">PEVuZE5vdGU+PENpdGU+PEF1dGhvcj5IYWxsZXI8L0F1dGhvcj48WWVhcj4yMDE2PC9ZZWFyPjxS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IYWxsZXI8L0F1dGhvcj48WWVhcj4yMDE2PC9ZZWFyPjxS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2]</w:t>
      </w:r>
      <w:r w:rsidR="00CA5CA6" w:rsidRPr="00B15DCB">
        <w:rPr>
          <w:rFonts w:cs="Times New Roman"/>
          <w:szCs w:val="24"/>
        </w:rPr>
        <w:fldChar w:fldCharType="end"/>
      </w:r>
      <w:r w:rsidRPr="00B15DCB">
        <w:rPr>
          <w:rFonts w:cs="Times New Roman"/>
          <w:szCs w:val="24"/>
        </w:rPr>
        <w:t xml:space="preserve">. At present, </w:t>
      </w:r>
      <w:r w:rsidR="00CE3565" w:rsidRPr="00B15DCB">
        <w:rPr>
          <w:rFonts w:cs="Times New Roman"/>
          <w:szCs w:val="24"/>
        </w:rPr>
        <w:t>SCI</w:t>
      </w:r>
      <w:r w:rsidRPr="00B15DCB">
        <w:rPr>
          <w:rFonts w:cs="Times New Roman"/>
          <w:szCs w:val="24"/>
        </w:rPr>
        <w:t xml:space="preserve"> c</w:t>
      </w:r>
      <w:r w:rsidR="00C356AC">
        <w:rPr>
          <w:rFonts w:cs="Times New Roman"/>
          <w:szCs w:val="24"/>
        </w:rPr>
        <w:t>an</w:t>
      </w:r>
      <w:r w:rsidRPr="00B15DCB">
        <w:rPr>
          <w:rFonts w:cs="Times New Roman"/>
          <w:szCs w:val="24"/>
        </w:rPr>
        <w:t xml:space="preserve">not be cured, </w:t>
      </w:r>
      <w:r w:rsidR="000A69B0" w:rsidRPr="00B15DCB">
        <w:rPr>
          <w:rFonts w:cs="Times New Roman"/>
          <w:szCs w:val="24"/>
        </w:rPr>
        <w:t>and its</w:t>
      </w:r>
      <w:r w:rsidRPr="00B15DCB">
        <w:rPr>
          <w:rFonts w:cs="Times New Roman"/>
          <w:szCs w:val="24"/>
        </w:rPr>
        <w:t xml:space="preserve"> treatment is limited to reduc</w:t>
      </w:r>
      <w:r w:rsidR="00C356AC">
        <w:rPr>
          <w:rFonts w:cs="Times New Roman"/>
          <w:szCs w:val="24"/>
        </w:rPr>
        <w:t>ing</w:t>
      </w:r>
      <w:r w:rsidRPr="00B15DCB">
        <w:rPr>
          <w:rFonts w:cs="Times New Roman"/>
          <w:szCs w:val="24"/>
        </w:rPr>
        <w:t xml:space="preserve"> secondary complications, and maximiz</w:t>
      </w:r>
      <w:r w:rsidR="00C356AC">
        <w:rPr>
          <w:rFonts w:cs="Times New Roman"/>
          <w:szCs w:val="24"/>
        </w:rPr>
        <w:t>ing</w:t>
      </w:r>
      <w:r w:rsidRPr="00B15DCB">
        <w:rPr>
          <w:rFonts w:cs="Times New Roman"/>
          <w:szCs w:val="24"/>
        </w:rPr>
        <w:t xml:space="preserve"> residual function through rehabilitation</w:t>
      </w:r>
      <w:r w:rsidR="00CA5CA6" w:rsidRPr="00B15DCB">
        <w:rPr>
          <w:rFonts w:cs="Times New Roman"/>
          <w:szCs w:val="24"/>
        </w:rPr>
        <w:fldChar w:fldCharType="begin">
          <w:fldData xml:space="preserve">PEVuZE5vdGU+PENpdGU+PEF1dGhvcj5SYW1lcjwvQXV0aG9yPjxZZWFyPjIwMTQ8L1llYXI+PFJl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SYW1lcjwvQXV0aG9yPjxZZWFyPjIwMTQ8L1llYXI+PFJl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3]</w:t>
      </w:r>
      <w:r w:rsidR="00CA5CA6" w:rsidRPr="00B15DCB">
        <w:rPr>
          <w:rFonts w:cs="Times New Roman"/>
          <w:szCs w:val="24"/>
        </w:rPr>
        <w:fldChar w:fldCharType="end"/>
      </w:r>
      <w:r w:rsidRPr="00B15DCB">
        <w:rPr>
          <w:rFonts w:cs="Times New Roman"/>
          <w:szCs w:val="24"/>
        </w:rPr>
        <w:t xml:space="preserve">. </w:t>
      </w:r>
      <w:r w:rsidR="003C6D70" w:rsidRPr="00B15DCB">
        <w:rPr>
          <w:rFonts w:cs="Times New Roman"/>
          <w:szCs w:val="24"/>
        </w:rPr>
        <w:t>It</w:t>
      </w:r>
      <w:r w:rsidRPr="00B15DCB">
        <w:rPr>
          <w:rFonts w:cs="Times New Roman"/>
          <w:szCs w:val="24"/>
        </w:rPr>
        <w:t xml:space="preserve"> can lead to lower limb paralysis, paraplegia, quadriplegia and other lifelong disabilities</w:t>
      </w:r>
      <w:r w:rsidR="00CA5CA6" w:rsidRPr="00B15DCB">
        <w:rPr>
          <w:rFonts w:cs="Times New Roman"/>
          <w:szCs w:val="24"/>
        </w:rPr>
        <w:fldChar w:fldCharType="begin"/>
      </w:r>
      <w:r w:rsidRPr="00B15DCB">
        <w:rPr>
          <w:rFonts w:cs="Times New Roman"/>
          <w:szCs w:val="24"/>
        </w:rPr>
        <w:instrText xml:space="preserve"> ADDIN EN.CITE &lt;EndNote&gt;&lt;Cite&gt;&lt;Author&gt;Tang&lt;/Author&gt;&lt;Year&gt;2017&lt;/Year&gt;&lt;RecNum&gt;701&lt;/RecNum&gt;&lt;DisplayText&gt;&lt;style face="superscript"&gt;[4]&lt;/style&gt;&lt;/DisplayText&gt;&lt;record&gt;&lt;rec-number&gt;701&lt;/rec-number&gt;&lt;foreign-keys&gt;&lt;key app="EN" db-id="vxt2rzxsk20femeezt35vvaqpadaxtptaxxs"&gt;701&lt;/key&gt;&lt;/foreign-keys&gt;&lt;ref-type name="Journal Article"&gt;17&lt;/ref-type&gt;&lt;contributors&gt;&lt;authors&gt;&lt;author&gt;Tang, D. Y.&lt;/author&gt;&lt;author&gt;Zhao, W. J.&lt;/author&gt;&lt;/authors&gt;&lt;/contributors&gt;&lt;auth-address&gt;Center for Neuroscience, Shantou University Medical College, 22 Xin Ling Rd, Jinping District, Shantou, Guangdong 515041, People&amp;apos;s Republic of. China.&lt;/auth-address&gt;&lt;titles&gt;&lt;title&gt;Therapeutic Antibodies for Spinal Cord Injury&lt;/title&gt;&lt;secondary-title&gt;CNS Neurol Disord Drug Targets&lt;/secondary-title&gt;&lt;alt-title&gt;CNS &amp;amp; neurological disorders drug targets&lt;/alt-title&gt;&lt;/titles&gt;&lt;periodical&gt;&lt;full-title&gt;CNS Neurol Disord Drug Targets&lt;/full-title&gt;&lt;abbr-1&gt;CNS &amp;amp; neurological disorders drug targets&lt;/abbr-1&gt;&lt;/periodical&gt;&lt;alt-periodical&gt;&lt;full-title&gt;CNS Neurol Disord Drug Targets&lt;/full-title&gt;&lt;abbr-1&gt;CNS &amp;amp; neurological disorders drug targets&lt;/abbr-1&gt;&lt;/alt-periodical&gt;&lt;pages&gt;51-64&lt;/pages&gt;&lt;volume&gt;16&lt;/volume&gt;&lt;number&gt;1&lt;/number&gt;&lt;keywords&gt;&lt;keyword&gt;Animals&lt;/keyword&gt;&lt;keyword&gt;Antibodies/administration &amp;amp; dosage/*therapeutic use&lt;/keyword&gt;&lt;keyword&gt;Combined Modality Therapy&lt;/keyword&gt;&lt;keyword&gt;Humans&lt;/keyword&gt;&lt;keyword&gt;Immunotherapy/*methods&lt;/keyword&gt;&lt;keyword&gt;Neuralgia/etiology/therapy&lt;/keyword&gt;&lt;keyword&gt;Recovery of Function&lt;/keyword&gt;&lt;keyword&gt;Spinal Cord Injuries/complications/*immunology/*therapy&lt;/keyword&gt;&lt;keyword&gt;Stem Cell Transplantation&lt;/keyword&gt;&lt;/keywords&gt;&lt;dates&gt;&lt;year&gt;2017&lt;/year&gt;&lt;/dates&gt;&lt;isbn&gt;1996-3181 (Electronic)&amp;#xD;1871-5273 (Linking)&lt;/isbn&gt;&lt;accession-num&gt;27633782&lt;/accession-num&gt;&lt;urls&gt;&lt;related-urls&gt;&lt;url&gt;http://www.ncbi.nlm.nih.gov/pubmed/27633782&lt;/url&gt;&lt;/related-urls&gt;&lt;/urls&gt;&lt;electronic-resource-num&gt;10.2174/1871527315666160915150754&lt;/electronic-resource-num&gt;&lt;/record&gt;&lt;/Cite&gt;&lt;/EndNote&gt;</w:instrText>
      </w:r>
      <w:r w:rsidR="00CA5CA6" w:rsidRPr="00B15DCB">
        <w:rPr>
          <w:rFonts w:cs="Times New Roman"/>
          <w:szCs w:val="24"/>
        </w:rPr>
        <w:fldChar w:fldCharType="separate"/>
      </w:r>
      <w:r w:rsidRPr="00B15DCB">
        <w:rPr>
          <w:rFonts w:cs="Times New Roman"/>
          <w:noProof/>
          <w:szCs w:val="24"/>
          <w:vertAlign w:val="superscript"/>
        </w:rPr>
        <w:t>[4]</w:t>
      </w:r>
      <w:r w:rsidR="00CA5CA6" w:rsidRPr="00B15DCB">
        <w:rPr>
          <w:rFonts w:cs="Times New Roman"/>
          <w:szCs w:val="24"/>
        </w:rPr>
        <w:fldChar w:fldCharType="end"/>
      </w:r>
      <w:r w:rsidRPr="00B15DCB">
        <w:rPr>
          <w:rFonts w:cs="Times New Roman"/>
          <w:szCs w:val="24"/>
        </w:rPr>
        <w:t xml:space="preserve">. In addition, respiratory complications are common in patients with </w:t>
      </w:r>
      <w:r w:rsidR="00CE3565" w:rsidRPr="00B15DCB">
        <w:rPr>
          <w:rFonts w:cs="Times New Roman"/>
          <w:szCs w:val="24"/>
        </w:rPr>
        <w:t>SCI</w:t>
      </w:r>
      <w:r w:rsidR="00CA5CA6" w:rsidRPr="00B15DCB">
        <w:rPr>
          <w:rFonts w:cs="Times New Roman"/>
          <w:szCs w:val="24"/>
        </w:rPr>
        <w:fldChar w:fldCharType="begin">
          <w:fldData xml:space="preserve">PEVuZE5vdGU+PENpdGU+PEF1dGhvcj5Ub2xsZWZzZW48L0F1dGhvcj48WWVhcj4yMDEyPC9ZZWFy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Ub2xsZWZzZW48L0F1dGhvcj48WWVhcj4yMDEyPC9ZZWFy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5]</w:t>
      </w:r>
      <w:r w:rsidR="00CA5CA6" w:rsidRPr="00B15DCB">
        <w:rPr>
          <w:rFonts w:cs="Times New Roman"/>
          <w:szCs w:val="24"/>
        </w:rPr>
        <w:fldChar w:fldCharType="end"/>
      </w:r>
      <w:r w:rsidRPr="00B15DCB">
        <w:rPr>
          <w:rFonts w:cs="Times New Roman"/>
          <w:szCs w:val="24"/>
        </w:rPr>
        <w:t xml:space="preserve">. The sequelae of </w:t>
      </w:r>
      <w:r w:rsidR="00CE3565" w:rsidRPr="00B15DCB">
        <w:rPr>
          <w:rFonts w:cs="Times New Roman"/>
          <w:szCs w:val="24"/>
        </w:rPr>
        <w:t>SCI</w:t>
      </w:r>
      <w:r w:rsidRPr="00B15DCB">
        <w:rPr>
          <w:rFonts w:cs="Times New Roman"/>
          <w:szCs w:val="24"/>
        </w:rPr>
        <w:t xml:space="preserve"> includes denervation atrophy and paralysis, glucose intolerance, skin and wound rupture, and depression</w:t>
      </w:r>
      <w:r w:rsidR="00CA5CA6" w:rsidRPr="00B15DCB">
        <w:rPr>
          <w:rFonts w:cs="Times New Roman"/>
          <w:szCs w:val="24"/>
        </w:rPr>
        <w:fldChar w:fldCharType="begin"/>
      </w:r>
      <w:r w:rsidRPr="00B15DCB">
        <w:rPr>
          <w:rFonts w:cs="Times New Roman"/>
          <w:szCs w:val="24"/>
        </w:rPr>
        <w:instrText xml:space="preserve"> ADDIN EN.CITE &lt;EndNote&gt;&lt;Cite&gt;&lt;Author&gt;Blissitt&lt;/Author&gt;&lt;Year&gt;1990&lt;/Year&gt;&lt;RecNum&gt;703&lt;/RecNum&gt;&lt;DisplayText&gt;&lt;style face="superscript"&gt;[6]&lt;/style&gt;&lt;/DisplayText&gt;&lt;record&gt;&lt;rec-number&gt;703&lt;/rec-number&gt;&lt;foreign-keys&gt;&lt;key app="EN" db-id="vxt2rzxsk20femeezt35vvaqpadaxtptaxxs"&gt;703&lt;/key&gt;&lt;/foreign-keys&gt;&lt;ref-type name="Journal Article"&gt;17&lt;/ref-type&gt;&lt;contributors&gt;&lt;authors&gt;&lt;author&gt;Blissitt, P. A.&lt;/author&gt;&lt;/authors&gt;&lt;/contributors&gt;&lt;titles&gt;&lt;title&gt;Nutrition in acute spinal cord injury&lt;/title&gt;&lt;secondary-title&gt;Crit Care Nurs Clin North Am&lt;/secondary-title&gt;&lt;alt-title&gt;Critical care nursing clinics of North America&lt;/alt-title&gt;&lt;/titles&gt;&lt;periodical&gt;&lt;full-title&gt;Crit Care Nurs Clin North Am&lt;/full-title&gt;&lt;abbr-1&gt;Critical care nursing clinics of North America&lt;/abbr-1&gt;&lt;/periodical&gt;&lt;alt-periodical&gt;&lt;full-title&gt;Crit Care Nurs Clin North Am&lt;/full-title&gt;&lt;abbr-1&gt;Critical care nursing clinics of North America&lt;/abbr-1&gt;&lt;/alt-periodical&gt;&lt;pages&gt;375-84&lt;/pages&gt;&lt;volume&gt;2&lt;/volume&gt;&lt;number&gt;3&lt;/number&gt;&lt;keywords&gt;&lt;keyword&gt;*Critical Care&lt;/keyword&gt;&lt;keyword&gt;Energy Metabolism&lt;/keyword&gt;&lt;keyword&gt;Humans&lt;/keyword&gt;&lt;keyword&gt;Nutrition Assessment&lt;/keyword&gt;&lt;keyword&gt;*Nutritional Physiological Phenomena&lt;/keyword&gt;&lt;keyword&gt;Spinal Cord Injuries/complications/metabolism/*nursing&lt;/keyword&gt;&lt;/keywords&gt;&lt;dates&gt;&lt;year&gt;1990&lt;/year&gt;&lt;pub-dates&gt;&lt;date&gt;Sep&lt;/date&gt;&lt;/pub-dates&gt;&lt;/dates&gt;&lt;isbn&gt;0899-5885 (Print)&amp;#xD;0899-5885 (Linking)&lt;/isbn&gt;&lt;accession-num&gt;2264960&lt;/accession-num&gt;&lt;urls&gt;&lt;related-urls&gt;&lt;url&gt;http://www.ncbi.nlm.nih.gov/pubmed/2264960&lt;/url&gt;&lt;/related-urls&gt;&lt;/urls&gt;&lt;/record&gt;&lt;/Cite&gt;&lt;/EndNote&gt;</w:instrText>
      </w:r>
      <w:r w:rsidR="00CA5CA6" w:rsidRPr="00B15DCB">
        <w:rPr>
          <w:rFonts w:cs="Times New Roman"/>
          <w:szCs w:val="24"/>
        </w:rPr>
        <w:fldChar w:fldCharType="separate"/>
      </w:r>
      <w:r w:rsidRPr="00B15DCB">
        <w:rPr>
          <w:rFonts w:cs="Times New Roman"/>
          <w:noProof/>
          <w:szCs w:val="24"/>
          <w:vertAlign w:val="superscript"/>
        </w:rPr>
        <w:t>[6]</w:t>
      </w:r>
      <w:r w:rsidR="00CA5CA6" w:rsidRPr="00B15DCB">
        <w:rPr>
          <w:rFonts w:cs="Times New Roman"/>
          <w:szCs w:val="24"/>
        </w:rPr>
        <w:fldChar w:fldCharType="end"/>
      </w:r>
      <w:r w:rsidRPr="00B15DCB">
        <w:rPr>
          <w:rFonts w:cs="Times New Roman"/>
          <w:szCs w:val="24"/>
        </w:rPr>
        <w:t xml:space="preserve">. </w:t>
      </w:r>
      <w:r w:rsidR="00CE3565" w:rsidRPr="00B15DCB">
        <w:rPr>
          <w:rFonts w:cs="Times New Roman"/>
          <w:szCs w:val="24"/>
        </w:rPr>
        <w:t>SCI</w:t>
      </w:r>
      <w:r w:rsidRPr="00B15DCB">
        <w:rPr>
          <w:rFonts w:cs="Times New Roman"/>
          <w:szCs w:val="24"/>
        </w:rPr>
        <w:t xml:space="preserve"> occurs world</w:t>
      </w:r>
      <w:r w:rsidR="00C356AC">
        <w:rPr>
          <w:rFonts w:cs="Times New Roman"/>
          <w:szCs w:val="24"/>
        </w:rPr>
        <w:t>wide</w:t>
      </w:r>
      <w:r w:rsidRPr="00B15DCB">
        <w:rPr>
          <w:rFonts w:cs="Times New Roman"/>
          <w:szCs w:val="24"/>
        </w:rPr>
        <w:t xml:space="preserve">, with an annual incidence of 15 </w:t>
      </w:r>
      <w:r w:rsidR="00CA5FED" w:rsidRPr="00B15DCB">
        <w:rPr>
          <w:rFonts w:cs="Times New Roman"/>
          <w:szCs w:val="24"/>
        </w:rPr>
        <w:t>of</w:t>
      </w:r>
      <w:r w:rsidRPr="00B15DCB">
        <w:rPr>
          <w:rFonts w:cs="Times New Roman"/>
          <w:szCs w:val="24"/>
        </w:rPr>
        <w:t xml:space="preserve"> 40 cases,</w:t>
      </w:r>
      <w:r w:rsidR="008B1B9E" w:rsidRPr="00B15DCB">
        <w:rPr>
          <w:rFonts w:cs="Times New Roman"/>
          <w:szCs w:val="24"/>
        </w:rPr>
        <w:t xml:space="preserve"> which is caused </w:t>
      </w:r>
      <w:r w:rsidR="00C3098B" w:rsidRPr="00B15DCB">
        <w:rPr>
          <w:rFonts w:cs="Times New Roman"/>
          <w:szCs w:val="24"/>
        </w:rPr>
        <w:t>by</w:t>
      </w:r>
      <w:r w:rsidR="00C356AC">
        <w:rPr>
          <w:rFonts w:cs="Times New Roman"/>
          <w:szCs w:val="24"/>
        </w:rPr>
        <w:t xml:space="preserve"> </w:t>
      </w:r>
      <w:r w:rsidR="008B1B9E" w:rsidRPr="00B15DCB">
        <w:rPr>
          <w:rFonts w:cs="Times New Roman"/>
          <w:szCs w:val="24"/>
        </w:rPr>
        <w:t>factors including</w:t>
      </w:r>
      <w:r w:rsidR="00C356AC">
        <w:rPr>
          <w:rFonts w:cs="Times New Roman"/>
          <w:szCs w:val="24"/>
        </w:rPr>
        <w:t xml:space="preserve"> </w:t>
      </w:r>
      <w:r w:rsidRPr="00B15DCB">
        <w:rPr>
          <w:rFonts w:cs="Times New Roman"/>
          <w:szCs w:val="24"/>
        </w:rPr>
        <w:t>vehicle accidents, community violence, recreational activities and workplace injuries</w:t>
      </w:r>
      <w:r w:rsidR="00CA5CA6" w:rsidRPr="00B15DCB">
        <w:rPr>
          <w:rFonts w:cs="Times New Roman"/>
          <w:szCs w:val="24"/>
        </w:rPr>
        <w:fldChar w:fldCharType="begin"/>
      </w:r>
      <w:r w:rsidRPr="00B15DCB">
        <w:rPr>
          <w:rFonts w:cs="Times New Roman"/>
          <w:szCs w:val="24"/>
        </w:rPr>
        <w:instrText xml:space="preserve"> ADDIN EN.CITE &lt;EndNote&gt;&lt;Cite&gt;&lt;Author&gt;Sekhon&lt;/Author&gt;&lt;Year&gt;2001&lt;/Year&gt;&lt;RecNum&gt;704&lt;/RecNum&gt;&lt;DisplayText&gt;&lt;style face="superscript"&gt;[7]&lt;/style&gt;&lt;/DisplayText&gt;&lt;record&gt;&lt;rec-number&gt;704&lt;/rec-number&gt;&lt;foreign-keys&gt;&lt;key app="EN" db-id="vxt2rzxsk20femeezt35vvaqpadaxtptaxxs"&gt;704&lt;/key&gt;&lt;/foreign-keys&gt;&lt;ref-type name="Journal Article"&gt;17&lt;/ref-type&gt;&lt;contributors&gt;&lt;authors&gt;&lt;author&gt;Sekhon, L. H.&lt;/author&gt;&lt;author&gt;Fehlings, M. G.&lt;/author&gt;&lt;/authors&gt;&lt;/contributors&gt;&lt;auth-address&gt;Department of Neurosurgery, Royal North Shore Hospital, University of Sydney, Sydney, New South Wales, Australia.&lt;/auth-address&gt;&lt;titles&gt;&lt;title&gt;Epidemiology, demographics, and pathophysiology of acute spinal cord injury&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S2-12&lt;/pages&gt;&lt;volume&gt;26&lt;/volume&gt;&lt;number&gt;24 Suppl&lt;/number&gt;&lt;keywords&gt;&lt;keyword&gt;Age Factors&lt;/keyword&gt;&lt;keyword&gt;Female&lt;/keyword&gt;&lt;keyword&gt;Health Care Costs&lt;/keyword&gt;&lt;keyword&gt;Humans&lt;/keyword&gt;&lt;keyword&gt;Incidence&lt;/keyword&gt;&lt;keyword&gt;Male&lt;/keyword&gt;&lt;keyword&gt;Methylprednisolone/therapeutic use&lt;/keyword&gt;&lt;keyword&gt;Neuroprotective Agents/therapeutic use&lt;/keyword&gt;&lt;keyword&gt;Prevalence&lt;/keyword&gt;&lt;keyword&gt;Prognosis&lt;/keyword&gt;&lt;keyword&gt;Risk Factors&lt;/keyword&gt;&lt;keyword&gt;Spinal Cord Injuries/drug therapy/*epidemiology/etiology/*physiopathology&lt;/keyword&gt;&lt;/keywords&gt;&lt;dates&gt;&lt;year&gt;2001&lt;/year&gt;&lt;pub-dates&gt;&lt;date&gt;Dec 15&lt;/date&gt;&lt;/pub-dates&gt;&lt;/dates&gt;&lt;isbn&gt;0362-2436 (Print)&amp;#xD;0362-2436 (Linking)&lt;/isbn&gt;&lt;accession-num&gt;11805601&lt;/accession-num&gt;&lt;urls&gt;&lt;related-urls&gt;&lt;url&gt;http://www.ncbi.nlm.nih.gov/pubmed/11805601&lt;/url&gt;&lt;/related-urls&gt;&lt;/urls&gt;&lt;/record&gt;&lt;/Cite&gt;&lt;/EndNote&gt;</w:instrText>
      </w:r>
      <w:r w:rsidR="00CA5CA6" w:rsidRPr="00B15DCB">
        <w:rPr>
          <w:rFonts w:cs="Times New Roman"/>
          <w:szCs w:val="24"/>
        </w:rPr>
        <w:fldChar w:fldCharType="separate"/>
      </w:r>
      <w:r w:rsidRPr="00B15DCB">
        <w:rPr>
          <w:rFonts w:cs="Times New Roman"/>
          <w:noProof/>
          <w:szCs w:val="24"/>
          <w:vertAlign w:val="superscript"/>
        </w:rPr>
        <w:t>[7]</w:t>
      </w:r>
      <w:r w:rsidR="00CA5CA6" w:rsidRPr="00B15DCB">
        <w:rPr>
          <w:rFonts w:cs="Times New Roman"/>
          <w:szCs w:val="24"/>
        </w:rPr>
        <w:fldChar w:fldCharType="end"/>
      </w:r>
      <w:r w:rsidRPr="00B15DCB">
        <w:rPr>
          <w:rFonts w:cs="Times New Roman"/>
          <w:szCs w:val="24"/>
        </w:rPr>
        <w:t xml:space="preserve">. At this stage, scientists interpret </w:t>
      </w:r>
      <w:r w:rsidR="00CE3565" w:rsidRPr="00B15DCB">
        <w:rPr>
          <w:rFonts w:cs="Times New Roman"/>
          <w:szCs w:val="24"/>
        </w:rPr>
        <w:t>SCI</w:t>
      </w:r>
      <w:r w:rsidRPr="00B15DCB">
        <w:rPr>
          <w:rFonts w:cs="Times New Roman"/>
          <w:szCs w:val="24"/>
        </w:rPr>
        <w:t xml:space="preserve"> from various perspectives, and have achieved some success. Among them, the loss of downward control after </w:t>
      </w:r>
      <w:r w:rsidR="00CE3565" w:rsidRPr="00B15DCB">
        <w:rPr>
          <w:rFonts w:cs="Times New Roman"/>
          <w:szCs w:val="24"/>
        </w:rPr>
        <w:t>SCI</w:t>
      </w:r>
      <w:r w:rsidRPr="00B15DCB">
        <w:rPr>
          <w:rFonts w:cs="Times New Roman"/>
          <w:szCs w:val="24"/>
        </w:rPr>
        <w:t xml:space="preserve"> and the constant stimulation of a single synaptic pathway cause the intrinsic sensory impulse from muscles and tendons to enter the spinal cord, which leads to the exaggerated activity of alpha-motor neurons and the increase </w:t>
      </w:r>
      <w:r w:rsidR="00C356AC">
        <w:rPr>
          <w:rFonts w:cs="Times New Roman"/>
          <w:szCs w:val="24"/>
        </w:rPr>
        <w:t>in</w:t>
      </w:r>
      <w:r w:rsidRPr="00B15DCB">
        <w:rPr>
          <w:rFonts w:cs="Times New Roman"/>
          <w:szCs w:val="24"/>
        </w:rPr>
        <w:t xml:space="preserve"> reflex response</w:t>
      </w:r>
      <w:r w:rsidR="00CA5CA6" w:rsidRPr="00B15DCB">
        <w:rPr>
          <w:rFonts w:cs="Times New Roman"/>
          <w:szCs w:val="24"/>
        </w:rPr>
        <w:fldChar w:fldCharType="begin">
          <w:fldData xml:space="preserve">PEVuZE5vdGU+PENpdGU+PEF1dGhvcj5LaXN1Y2thPC9BdXRob3I+PFllYXI+MjAxNTwvWWVhcj48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2Ni03ODwvcGFnZXM+PHZvbHVtZT4xNTwvdm9sdW1lPjxudW1iZXI+NjwvbnVt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LaXN1Y2thPC9BdXRob3I+PFllYXI+MjAxNTwvWWVhcj48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2Ni03ODwvcGFnZXM+PHZvbHVtZT4xNTwvdm9sdW1lPjxudW1iZXI+NjwvbnVt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8]</w:t>
      </w:r>
      <w:r w:rsidR="00CA5CA6" w:rsidRPr="00B15DCB">
        <w:rPr>
          <w:rFonts w:cs="Times New Roman"/>
          <w:szCs w:val="24"/>
        </w:rPr>
        <w:fldChar w:fldCharType="end"/>
      </w:r>
      <w:r w:rsidRPr="00B15DCB">
        <w:rPr>
          <w:rFonts w:cs="Times New Roman"/>
          <w:szCs w:val="24"/>
        </w:rPr>
        <w:t xml:space="preserve">. At the same time, the down-regulation of microglia microRNA-128 may promote the development of </w:t>
      </w:r>
      <w:r w:rsidR="005D72E5">
        <w:rPr>
          <w:rFonts w:cs="Times New Roman"/>
          <w:szCs w:val="24"/>
        </w:rPr>
        <w:t xml:space="preserve">neuropathic pain </w:t>
      </w:r>
      <w:r w:rsidRPr="00B15DCB">
        <w:rPr>
          <w:rFonts w:cs="Times New Roman"/>
          <w:szCs w:val="24"/>
        </w:rPr>
        <w:t>after SCI by activating P38</w:t>
      </w:r>
      <w:r w:rsidR="00CA5CA6" w:rsidRPr="00B15DCB">
        <w:rPr>
          <w:rFonts w:cs="Times New Roman"/>
          <w:szCs w:val="24"/>
        </w:rPr>
        <w:fldChar w:fldCharType="begin">
          <w:fldData xml:space="preserve">PEVuZE5vdGU+PENpdGU+PEF1dGhvcj5ZYW5nPC9BdXRob3I+PFllYXI+MjAxNzwvWWVhcj48UmVj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NDA1LTQxMTwvcGFnZXM+PHZvbHVtZT4yMzwvdm9sdW1l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ZYW5nPC9BdXRob3I+PFllYXI+MjAxNzwvWWVhcj48UmVj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9]</w:t>
      </w:r>
      <w:r w:rsidR="00CA5CA6" w:rsidRPr="00B15DCB">
        <w:rPr>
          <w:rFonts w:cs="Times New Roman"/>
          <w:szCs w:val="24"/>
        </w:rPr>
        <w:fldChar w:fldCharType="end"/>
      </w:r>
      <w:r w:rsidRPr="00B15DCB">
        <w:rPr>
          <w:rFonts w:cs="Times New Roman"/>
          <w:szCs w:val="24"/>
        </w:rPr>
        <w:t xml:space="preserve">. </w:t>
      </w:r>
      <w:r w:rsidRPr="00B15DCB">
        <w:rPr>
          <w:rFonts w:cs="Times New Roman"/>
          <w:i/>
          <w:iCs/>
          <w:szCs w:val="24"/>
        </w:rPr>
        <w:t>In vivo</w:t>
      </w:r>
      <w:r w:rsidRPr="00B15DCB">
        <w:rPr>
          <w:rFonts w:cs="Times New Roman"/>
          <w:szCs w:val="24"/>
        </w:rPr>
        <w:t xml:space="preserve"> experiments showed that over-expressed microRNA-136-5p promoted the production of inflammatory </w:t>
      </w:r>
      <w:r w:rsidR="00C356AC">
        <w:rPr>
          <w:rFonts w:cs="Times New Roman"/>
          <w:szCs w:val="24"/>
        </w:rPr>
        <w:t xml:space="preserve">factors </w:t>
      </w:r>
      <w:r w:rsidRPr="00B15DCB">
        <w:rPr>
          <w:rFonts w:cs="Times New Roman"/>
          <w:szCs w:val="24"/>
        </w:rPr>
        <w:t xml:space="preserve">and chemokines in SCI rats, and inhibited the expression of A20 protein, inflammatory cell infiltration and </w:t>
      </w:r>
      <w:r w:rsidR="00CE3565" w:rsidRPr="00B15DCB">
        <w:rPr>
          <w:rFonts w:cs="Times New Roman"/>
          <w:szCs w:val="24"/>
        </w:rPr>
        <w:t>SCI</w:t>
      </w:r>
      <w:r w:rsidR="00CA5CA6" w:rsidRPr="00B15DCB">
        <w:rPr>
          <w:rFonts w:cs="Times New Roman"/>
          <w:szCs w:val="24"/>
        </w:rPr>
        <w:fldChar w:fldCharType="begin">
          <w:fldData xml:space="preserve">PEVuZE5vdGU+PENpdGU+PEF1dGhvcj5IZTwvQXV0aG9yPjxZZWFyPjIwMTc8L1llYXI+PFJlY051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=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IZTwvQXV0aG9yPjxZZWFyPjIwMTc8L1llYXI+PFJlY051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=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10]</w:t>
      </w:r>
      <w:r w:rsidR="00CA5CA6" w:rsidRPr="00B15DCB">
        <w:rPr>
          <w:rFonts w:cs="Times New Roman"/>
          <w:szCs w:val="24"/>
        </w:rPr>
        <w:fldChar w:fldCharType="end"/>
      </w:r>
      <w:r w:rsidRPr="00B15DCB">
        <w:rPr>
          <w:rFonts w:cs="Times New Roman"/>
          <w:szCs w:val="24"/>
        </w:rPr>
        <w:t xml:space="preserve">. In addition, </w:t>
      </w:r>
      <w:r w:rsidR="005D72E5">
        <w:rPr>
          <w:rFonts w:cs="Times New Roman"/>
          <w:szCs w:val="24"/>
        </w:rPr>
        <w:t>naringenin</w:t>
      </w:r>
      <w:r w:rsidRPr="00B15DCB">
        <w:rPr>
          <w:rFonts w:cs="Times New Roman"/>
          <w:szCs w:val="24"/>
        </w:rPr>
        <w:t xml:space="preserve"> significantly inhibited SCI-induced neutrophil activation through microRNA-223</w:t>
      </w:r>
      <w:r w:rsidR="00CA5CA6" w:rsidRPr="00B15DCB">
        <w:rPr>
          <w:rFonts w:cs="Times New Roman"/>
          <w:szCs w:val="24"/>
        </w:rPr>
        <w:fldChar w:fldCharType="begin">
          <w:fldData xml:space="preserve">PEVuZE5vdGU+PENpdGU+PEF1dGhvcj5TaGk8L0F1dGhvcj48WWVhcj4yMDE2PC9ZZWFyPjxSZWNO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TI4LTEzMzwv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TaGk8L0F1dGhvcj48WWVhcj4yMDE2PC9ZZWFyPjxSZWNO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TI4LTEzMzwv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11]</w:t>
      </w:r>
      <w:r w:rsidR="00CA5CA6" w:rsidRPr="00B15DCB">
        <w:rPr>
          <w:rFonts w:cs="Times New Roman"/>
          <w:szCs w:val="24"/>
        </w:rPr>
        <w:fldChar w:fldCharType="end"/>
      </w:r>
      <w:r w:rsidRPr="00B15DCB">
        <w:rPr>
          <w:rFonts w:cs="Times New Roman"/>
          <w:szCs w:val="24"/>
        </w:rPr>
        <w:t xml:space="preserve">. On the other hand, microRNA-155 </w:t>
      </w:r>
      <w:r w:rsidR="008B1B9E" w:rsidRPr="00B15DCB">
        <w:rPr>
          <w:rFonts w:cs="Times New Roman"/>
          <w:szCs w:val="24"/>
        </w:rPr>
        <w:t>has been proved to be</w:t>
      </w:r>
      <w:r w:rsidRPr="00B15DCB">
        <w:rPr>
          <w:rFonts w:cs="Times New Roman"/>
          <w:szCs w:val="24"/>
        </w:rPr>
        <w:t xml:space="preserve"> a new therapeutic target</w:t>
      </w:r>
      <w:r w:rsidR="008B1B9E" w:rsidRPr="00B15DCB">
        <w:rPr>
          <w:rFonts w:cs="Times New Roman"/>
          <w:szCs w:val="24"/>
        </w:rPr>
        <w:t xml:space="preserve"> of SCI</w:t>
      </w:r>
      <w:r w:rsidRPr="00B15DCB">
        <w:rPr>
          <w:rFonts w:cs="Times New Roman"/>
          <w:szCs w:val="24"/>
        </w:rPr>
        <w:t xml:space="preserve">, which can overcome both internal and external neuronal </w:t>
      </w:r>
      <w:r w:rsidRPr="00B15DCB">
        <w:rPr>
          <w:rFonts w:cs="Times New Roman"/>
          <w:szCs w:val="24"/>
        </w:rPr>
        <w:lastRenderedPageBreak/>
        <w:t xml:space="preserve">barriers to repair </w:t>
      </w:r>
      <w:r w:rsidR="00CE3565" w:rsidRPr="00B15DCB">
        <w:rPr>
          <w:rFonts w:cs="Times New Roman"/>
          <w:szCs w:val="24"/>
        </w:rPr>
        <w:t>SCI</w:t>
      </w:r>
      <w:r w:rsidR="00CA5CA6" w:rsidRPr="00B15DCB">
        <w:rPr>
          <w:rFonts w:cs="Times New Roman"/>
          <w:szCs w:val="24"/>
        </w:rPr>
        <w:fldChar w:fldCharType="begin">
          <w:fldData xml:space="preserve">PEVuZE5vdGU+PENpdGU+PEF1dGhvcj5HYXVkZXQ8L0F1dGhvcj48WWVhcj4yMDE2PC9ZZWFyPjxS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g1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</w:fldData>
        </w:fldChar>
      </w:r>
      <w:r w:rsidRPr="00B15DCB">
        <w:rPr>
          <w:rFonts w:cs="Times New Roman"/>
          <w:szCs w:val="24"/>
        </w:rPr>
        <w:instrText xml:space="preserve"> ADDIN EN.CITE </w:instrText>
      </w:r>
      <w:r w:rsidR="00CA5CA6" w:rsidRPr="00B15DCB">
        <w:rPr>
          <w:rFonts w:cs="Times New Roman"/>
          <w:szCs w:val="24"/>
        </w:rPr>
        <w:fldChar w:fldCharType="begin">
          <w:fldData xml:space="preserve">PEVuZE5vdGU+PENpdGU+PEF1dGhvcj5HYXVkZXQ8L0F1dGhvcj48WWVhcj4yMDE2PC9ZZWFyPjxS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g1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</w:fldData>
        </w:fldChar>
      </w:r>
      <w:r w:rsidRPr="00B15DCB">
        <w:rPr>
          <w:rFonts w:cs="Times New Roman"/>
          <w:szCs w:val="24"/>
        </w:rPr>
        <w:instrText xml:space="preserve"> ADDIN EN.CITE.DATA </w:instrText>
      </w:r>
      <w:r w:rsidR="00CA5CA6" w:rsidRPr="00B15DCB">
        <w:rPr>
          <w:rFonts w:cs="Times New Roman"/>
          <w:szCs w:val="24"/>
        </w:rPr>
      </w:r>
      <w:r w:rsidR="00CA5CA6"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Pr="00B15DCB">
        <w:rPr>
          <w:rFonts w:cs="Times New Roman"/>
          <w:noProof/>
          <w:szCs w:val="24"/>
          <w:vertAlign w:val="superscript"/>
        </w:rPr>
        <w:t>[12]</w:t>
      </w:r>
      <w:r w:rsidR="00CA5CA6" w:rsidRPr="00B15DCB">
        <w:rPr>
          <w:rFonts w:cs="Times New Roman"/>
          <w:szCs w:val="24"/>
        </w:rPr>
        <w:fldChar w:fldCharType="end"/>
      </w:r>
      <w:r w:rsidRPr="00B15DCB">
        <w:rPr>
          <w:rFonts w:cs="Times New Roman"/>
          <w:szCs w:val="24"/>
        </w:rPr>
        <w:t>. These findings deepen our understanding of the pathogenesis of SCI and provide guidance for further research.</w:t>
      </w:r>
    </w:p>
    <w:p w14:paraId="745C730C" w14:textId="3C95232C" w:rsidR="00660398" w:rsidRPr="00B15DCB" w:rsidRDefault="00660398" w:rsidP="00A10FF1">
      <w:pPr>
        <w:ind w:firstLineChars="100" w:firstLine="240"/>
        <w:rPr>
          <w:rFonts w:cs="Times New Roman"/>
          <w:szCs w:val="24"/>
        </w:rPr>
      </w:pPr>
      <w:r w:rsidRPr="00B15DCB">
        <w:rPr>
          <w:rFonts w:cs="Times New Roman"/>
          <w:szCs w:val="24"/>
        </w:rPr>
        <w:t xml:space="preserve">Although </w:t>
      </w:r>
      <w:r w:rsidR="00D86694" w:rsidRPr="00B15DCB">
        <w:rPr>
          <w:rFonts w:cs="Times New Roman"/>
          <w:szCs w:val="24"/>
        </w:rPr>
        <w:t xml:space="preserve">there is </w:t>
      </w:r>
      <w:r w:rsidRPr="00B15DCB">
        <w:rPr>
          <w:rFonts w:cs="Times New Roman"/>
          <w:szCs w:val="24"/>
        </w:rPr>
        <w:t xml:space="preserve">a series of studies on </w:t>
      </w:r>
      <w:r w:rsidR="00CE3565" w:rsidRPr="00B15DCB">
        <w:rPr>
          <w:rFonts w:cs="Times New Roman"/>
          <w:szCs w:val="24"/>
        </w:rPr>
        <w:t>SCI</w:t>
      </w:r>
      <w:r w:rsidRPr="00B15DCB">
        <w:rPr>
          <w:rFonts w:cs="Times New Roman"/>
          <w:szCs w:val="24"/>
        </w:rPr>
        <w:t>, the overall effect of these results is still elusive. In order to comprehensively and deeply ex</w:t>
      </w:r>
      <w:r w:rsidR="00C356AC">
        <w:rPr>
          <w:rFonts w:cs="Times New Roman"/>
          <w:szCs w:val="24"/>
        </w:rPr>
        <w:t>amine</w:t>
      </w:r>
      <w:r w:rsidRPr="00B15DCB">
        <w:rPr>
          <w:rFonts w:cs="Times New Roman"/>
          <w:szCs w:val="24"/>
        </w:rPr>
        <w:t xml:space="preserve"> the repair mechanism of astrocytes and non-astrocytes in </w:t>
      </w:r>
      <w:r w:rsidR="00CE3565" w:rsidRPr="00B15DCB">
        <w:rPr>
          <w:rFonts w:cs="Times New Roman"/>
          <w:szCs w:val="24"/>
        </w:rPr>
        <w:t>SCI</w:t>
      </w:r>
      <w:r w:rsidRPr="00B15DCB">
        <w:rPr>
          <w:rFonts w:cs="Times New Roman"/>
          <w:szCs w:val="24"/>
        </w:rPr>
        <w:t xml:space="preserve">, we carried out a systematic modular analysis and exploration. In summary, our work describes in detail the relationship between multifactor-mediated dysfunction modules and astrocytes and non-astrocytes in </w:t>
      </w:r>
      <w:r w:rsidR="00CE3565" w:rsidRPr="00B15DCB">
        <w:rPr>
          <w:rFonts w:cs="Times New Roman"/>
          <w:szCs w:val="24"/>
        </w:rPr>
        <w:t>SCI</w:t>
      </w:r>
      <w:r w:rsidRPr="00B15DCB">
        <w:rPr>
          <w:rFonts w:cs="Times New Roman"/>
          <w:szCs w:val="24"/>
        </w:rPr>
        <w:t xml:space="preserve">, </w:t>
      </w:r>
      <w:r w:rsidR="00C356AC">
        <w:rPr>
          <w:rFonts w:cs="Times New Roman"/>
          <w:szCs w:val="24"/>
        </w:rPr>
        <w:t xml:space="preserve">and </w:t>
      </w:r>
      <w:r w:rsidRPr="00B15DCB">
        <w:rPr>
          <w:rFonts w:cs="Times New Roman"/>
          <w:szCs w:val="24"/>
        </w:rPr>
        <w:t xml:space="preserve">identifies potential therapeutic targets and related biological processes, which may help to understand and treat </w:t>
      </w:r>
      <w:r w:rsidR="00CE3565" w:rsidRPr="00B15DCB">
        <w:rPr>
          <w:rFonts w:cs="Times New Roman"/>
          <w:szCs w:val="24"/>
        </w:rPr>
        <w:t>SCI</w:t>
      </w:r>
      <w:r w:rsidRPr="00B15DCB">
        <w:rPr>
          <w:rFonts w:cs="Times New Roman"/>
          <w:szCs w:val="24"/>
        </w:rPr>
        <w:t xml:space="preserve">. </w:t>
      </w:r>
      <w:r w:rsidR="008B1B9E" w:rsidRPr="00B15DCB">
        <w:rPr>
          <w:rFonts w:cs="Times New Roman"/>
          <w:szCs w:val="24"/>
        </w:rPr>
        <w:t>It</w:t>
      </w:r>
      <w:r w:rsidRPr="00B15DCB">
        <w:rPr>
          <w:rFonts w:cs="Times New Roman"/>
          <w:szCs w:val="24"/>
        </w:rPr>
        <w:t xml:space="preserve"> provides abundant candidate resources for future experimental validation and drug relocation, and provides theoretical guidance for future research on </w:t>
      </w:r>
      <w:r w:rsidR="00CE3565" w:rsidRPr="00B15DCB">
        <w:rPr>
          <w:rFonts w:cs="Times New Roman"/>
          <w:szCs w:val="24"/>
        </w:rPr>
        <w:t>SCI</w:t>
      </w:r>
      <w:r w:rsidRPr="00B15DCB">
        <w:rPr>
          <w:rFonts w:cs="Times New Roman"/>
          <w:szCs w:val="24"/>
        </w:rPr>
        <w:t xml:space="preserve"> biology.</w:t>
      </w:r>
    </w:p>
    <w:p w14:paraId="19B67BF6" w14:textId="77777777" w:rsidR="00CB5079" w:rsidRPr="00B15DCB" w:rsidRDefault="00CB5079" w:rsidP="00660398">
      <w:pPr>
        <w:rPr>
          <w:rFonts w:cs="Times New Roman"/>
          <w:szCs w:val="24"/>
        </w:rPr>
      </w:pPr>
    </w:p>
    <w:p w14:paraId="08BE55BA" w14:textId="77777777" w:rsidR="00A10FF1" w:rsidRPr="00B15DCB" w:rsidRDefault="00A10FF1" w:rsidP="00A10FF1">
      <w:pPr>
        <w:adjustRightInd w:val="0"/>
        <w:snapToGrid w:val="0"/>
        <w:rPr>
          <w:rFonts w:cstheme="minorHAnsi"/>
          <w:b/>
          <w:szCs w:val="24"/>
          <w:u w:val="single"/>
        </w:rPr>
      </w:pPr>
      <w:r w:rsidRPr="00B15DCB">
        <w:rPr>
          <w:rFonts w:cstheme="minorHAnsi"/>
          <w:b/>
          <w:szCs w:val="24"/>
          <w:u w:val="single"/>
        </w:rPr>
        <w:t>MATERIALS AND METHODS</w:t>
      </w:r>
    </w:p>
    <w:p w14:paraId="08EB6D62" w14:textId="77777777" w:rsidR="00660398" w:rsidRPr="00B15DCB" w:rsidRDefault="00660398" w:rsidP="00660398">
      <w:pPr>
        <w:pStyle w:val="2"/>
        <w:rPr>
          <w:szCs w:val="24"/>
        </w:rPr>
      </w:pPr>
      <w:r w:rsidRPr="00B15DCB">
        <w:rPr>
          <w:szCs w:val="24"/>
        </w:rPr>
        <w:t>Data resources</w:t>
      </w:r>
    </w:p>
    <w:p w14:paraId="4ACFED8A" w14:textId="11AA2C04" w:rsidR="00660398" w:rsidRPr="00B15DCB" w:rsidRDefault="00660398" w:rsidP="00660398">
      <w:pPr>
        <w:rPr>
          <w:rFonts w:cs="Times New Roman"/>
          <w:szCs w:val="24"/>
        </w:rPr>
      </w:pPr>
      <w:r w:rsidRPr="00B15DCB">
        <w:rPr>
          <w:rFonts w:cs="Times New Roman"/>
          <w:szCs w:val="24"/>
        </w:rPr>
        <w:t xml:space="preserve">The NCBI Gene Expression Omnibus </w:t>
      </w:r>
      <w:r w:rsidR="00C90388">
        <w:rPr>
          <w:rFonts w:cs="Times New Roman"/>
          <w:szCs w:val="24"/>
        </w:rPr>
        <w:t xml:space="preserve">(GEO) </w:t>
      </w:r>
      <w:r w:rsidRPr="00B15DCB">
        <w:rPr>
          <w:rFonts w:cs="Times New Roman"/>
          <w:szCs w:val="24"/>
        </w:rPr>
        <w:t>database</w:t>
      </w:r>
      <w:r w:rsidR="00CA5CA6" w:rsidRPr="00B15DCB">
        <w:rPr>
          <w:rFonts w:cs="Times New Roman"/>
          <w:szCs w:val="24"/>
        </w:rPr>
        <w:fldChar w:fldCharType="begin">
          <w:fldData xml:space="preserve">PEVuZE5vdGU+PENpdGU+PEF1dGhvcj5CYXJyZXR0PC9BdXRob3I+PFllYXI+MjAxMzwvWWVhcj48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k5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CYXJyZXR0PC9BdXRob3I+PFllYXI+MjAxMzwvWWVhcj48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k5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13]</w:t>
      </w:r>
      <w:r w:rsidR="00CA5CA6" w:rsidRPr="00B15DCB">
        <w:rPr>
          <w:rFonts w:cs="Times New Roman"/>
          <w:szCs w:val="24"/>
        </w:rPr>
        <w:fldChar w:fldCharType="end"/>
      </w:r>
      <w:r w:rsidRPr="00B15DCB">
        <w:rPr>
          <w:rFonts w:cs="Times New Roman"/>
          <w:szCs w:val="24"/>
        </w:rPr>
        <w:t xml:space="preserve"> includes a broad classification of high-throughput experimental data</w:t>
      </w:r>
      <w:r w:rsidR="003623DE" w:rsidRPr="00B15DCB">
        <w:rPr>
          <w:rFonts w:cs="Times New Roman"/>
          <w:szCs w:val="24"/>
        </w:rPr>
        <w:t>,</w:t>
      </w:r>
      <w:r w:rsidRPr="00B15DCB">
        <w:rPr>
          <w:rFonts w:cs="Times New Roman"/>
          <w:szCs w:val="24"/>
        </w:rPr>
        <w:t xml:space="preserve"> </w:t>
      </w:r>
      <w:r w:rsidR="003623DE" w:rsidRPr="00B15DCB">
        <w:rPr>
          <w:rFonts w:cs="Times New Roman"/>
          <w:szCs w:val="24"/>
        </w:rPr>
        <w:t>w</w:t>
      </w:r>
      <w:r w:rsidRPr="00B15DCB">
        <w:rPr>
          <w:rFonts w:cs="Times New Roman"/>
          <w:szCs w:val="24"/>
        </w:rPr>
        <w:t xml:space="preserve">hich </w:t>
      </w:r>
      <w:r w:rsidR="003623DE" w:rsidRPr="00B15DCB">
        <w:rPr>
          <w:rFonts w:cs="Times New Roman"/>
          <w:szCs w:val="24"/>
        </w:rPr>
        <w:t xml:space="preserve">includes </w:t>
      </w:r>
      <w:r w:rsidRPr="00B15DCB">
        <w:rPr>
          <w:rFonts w:cs="Times New Roman"/>
          <w:szCs w:val="24"/>
        </w:rPr>
        <w:t xml:space="preserve">single-channel and dual-channel microarray-based determination of gene abundance, </w:t>
      </w:r>
      <w:r w:rsidR="00C90388">
        <w:rPr>
          <w:rFonts w:cs="Times New Roman"/>
          <w:szCs w:val="24"/>
        </w:rPr>
        <w:t xml:space="preserve">and </w:t>
      </w:r>
      <w:r w:rsidRPr="00B15DCB">
        <w:rPr>
          <w:rFonts w:cs="Times New Roman"/>
          <w:szCs w:val="24"/>
        </w:rPr>
        <w:t>experimental data o</w:t>
      </w:r>
      <w:r w:rsidR="00C90388">
        <w:rPr>
          <w:rFonts w:cs="Times New Roman"/>
          <w:szCs w:val="24"/>
        </w:rPr>
        <w:t>n</w:t>
      </w:r>
      <w:r w:rsidRPr="00B15DCB">
        <w:rPr>
          <w:rFonts w:cs="Times New Roman"/>
          <w:szCs w:val="24"/>
        </w:rPr>
        <w:t xml:space="preserve"> genomic DNA and protein molecules. In addition, it includes data from non-array-based high-throughput functional genomics and proteomics techniques. First, we collected a set of gene expression profiles of astrocytes and non-astrocytes in </w:t>
      </w:r>
      <w:r w:rsidR="00CE3565" w:rsidRPr="00B15DCB">
        <w:rPr>
          <w:rFonts w:cs="Times New Roman"/>
          <w:szCs w:val="24"/>
        </w:rPr>
        <w:t>SCI</w:t>
      </w:r>
      <w:r w:rsidRPr="00B15DCB">
        <w:rPr>
          <w:rFonts w:cs="Times New Roman"/>
          <w:szCs w:val="24"/>
        </w:rPr>
        <w:t xml:space="preserve"> repair from </w:t>
      </w:r>
      <w:r w:rsidR="00C90388">
        <w:rPr>
          <w:rFonts w:cs="Times New Roman"/>
          <w:szCs w:val="24"/>
        </w:rPr>
        <w:t xml:space="preserve">the </w:t>
      </w:r>
      <w:r w:rsidRPr="00B15DCB">
        <w:rPr>
          <w:rFonts w:cs="Times New Roman"/>
          <w:szCs w:val="24"/>
        </w:rPr>
        <w:t>GEO, the number of which is GSE7609</w:t>
      </w:r>
      <w:r w:rsidR="00CA5CA6" w:rsidRPr="00B15DCB">
        <w:rPr>
          <w:rFonts w:cs="Times New Roman"/>
          <w:szCs w:val="24"/>
        </w:rPr>
        <w:fldChar w:fldCharType="begin">
          <w:fldData xml:space="preserve">PEVuZE5vdGU+PENpdGU+PEF1dGhvcj5BbmRlcnNvbjwvQXV0aG9yPjxZZWFyPjIwMTY8L1llYXI+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OTUtMjAwPC9wYWdlcz48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BbmRlcnNvbjwvQXV0aG9yPjxZZWFyPjIwMTY8L1llYXI+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OTUtMjAwPC9wYWdlcz48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14]</w:t>
      </w:r>
      <w:r w:rsidR="00CA5CA6" w:rsidRPr="00B15DCB">
        <w:rPr>
          <w:rFonts w:cs="Times New Roman"/>
          <w:szCs w:val="24"/>
        </w:rPr>
        <w:fldChar w:fldCharType="end"/>
      </w:r>
      <w:r w:rsidRPr="00B15DCB">
        <w:rPr>
          <w:rFonts w:cs="Times New Roman"/>
          <w:szCs w:val="24"/>
        </w:rPr>
        <w:t xml:space="preserve">. The data set includes 11 astrocytes and 11 </w:t>
      </w:r>
      <w:r w:rsidR="005D72E5">
        <w:rPr>
          <w:rFonts w:cs="Times New Roman"/>
          <w:szCs w:val="24"/>
        </w:rPr>
        <w:t>non-</w:t>
      </w:r>
      <w:bookmarkStart w:id="21" w:name="_GoBack"/>
      <w:r w:rsidRPr="00F63892">
        <w:rPr>
          <w:rFonts w:cs="Times New Roman"/>
          <w:szCs w:val="24"/>
        </w:rPr>
        <w:t>astrocytes</w:t>
      </w:r>
      <w:bookmarkEnd w:id="21"/>
      <w:r w:rsidRPr="00B15DCB">
        <w:rPr>
          <w:rFonts w:cs="Times New Roman"/>
          <w:szCs w:val="24"/>
        </w:rPr>
        <w:t xml:space="preserve"> under </w:t>
      </w:r>
      <w:r w:rsidR="00CE3565" w:rsidRPr="00B15DCB">
        <w:rPr>
          <w:rFonts w:cs="Times New Roman"/>
          <w:szCs w:val="24"/>
        </w:rPr>
        <w:t>SCI</w:t>
      </w:r>
      <w:r w:rsidRPr="00B15DCB">
        <w:rPr>
          <w:rFonts w:cs="Times New Roman"/>
          <w:szCs w:val="24"/>
        </w:rPr>
        <w:t xml:space="preserve">. </w:t>
      </w:r>
      <w:r w:rsidR="00C90388">
        <w:rPr>
          <w:rFonts w:cs="Times New Roman"/>
          <w:szCs w:val="24"/>
        </w:rPr>
        <w:t>W</w:t>
      </w:r>
      <w:r w:rsidRPr="00B15DCB">
        <w:rPr>
          <w:rFonts w:cs="Times New Roman"/>
          <w:szCs w:val="24"/>
        </w:rPr>
        <w:t xml:space="preserve">e </w:t>
      </w:r>
      <w:r w:rsidR="00C90388">
        <w:rPr>
          <w:rFonts w:cs="Times New Roman"/>
          <w:szCs w:val="24"/>
        </w:rPr>
        <w:t xml:space="preserve">then </w:t>
      </w:r>
      <w:r w:rsidRPr="00B15DCB">
        <w:rPr>
          <w:rFonts w:cs="Times New Roman"/>
          <w:szCs w:val="24"/>
        </w:rPr>
        <w:t xml:space="preserve">screened </w:t>
      </w:r>
      <w:r w:rsidR="00B15DCB" w:rsidRPr="00B15DCB">
        <w:rPr>
          <w:rFonts w:cs="Times New Roman"/>
          <w:szCs w:val="24"/>
        </w:rPr>
        <w:t xml:space="preserve">non-coding RNA </w:t>
      </w:r>
      <w:r w:rsidR="00B15DCB">
        <w:rPr>
          <w:rFonts w:cs="Times New Roman"/>
          <w:szCs w:val="24"/>
        </w:rPr>
        <w:t>(</w:t>
      </w:r>
      <w:r w:rsidRPr="00B15DCB">
        <w:rPr>
          <w:rFonts w:cs="Times New Roman"/>
          <w:szCs w:val="24"/>
        </w:rPr>
        <w:t>ncRNA</w:t>
      </w:r>
      <w:r w:rsidR="00B15DCB">
        <w:rPr>
          <w:rFonts w:cs="Times New Roman"/>
          <w:szCs w:val="24"/>
        </w:rPr>
        <w:t>)</w:t>
      </w:r>
      <w:r w:rsidRPr="00B15DCB">
        <w:rPr>
          <w:rFonts w:cs="Times New Roman"/>
          <w:szCs w:val="24"/>
        </w:rPr>
        <w:t xml:space="preserve">-RNA (protein) interaction pairs with </w:t>
      </w:r>
      <w:r w:rsidR="00C90388">
        <w:rPr>
          <w:rFonts w:cs="Times New Roman"/>
          <w:szCs w:val="24"/>
        </w:rPr>
        <w:t xml:space="preserve">a </w:t>
      </w:r>
      <w:r w:rsidRPr="00B15DCB">
        <w:rPr>
          <w:rFonts w:cs="Times New Roman"/>
          <w:szCs w:val="24"/>
        </w:rPr>
        <w:t xml:space="preserve">score </w:t>
      </w:r>
      <w:r w:rsidR="00487834">
        <w:rPr>
          <w:rFonts w:ascii="Cambria Math" w:hAnsi="Cambria Math" w:cs="Cambria Math"/>
          <w:szCs w:val="24"/>
        </w:rPr>
        <w:t>≥</w:t>
      </w:r>
      <w:r w:rsidRPr="00B15DCB">
        <w:rPr>
          <w:rFonts w:cs="Times New Roman"/>
          <w:szCs w:val="24"/>
        </w:rPr>
        <w:t xml:space="preserve"> 0.5 from </w:t>
      </w:r>
      <w:r w:rsidR="00C90388">
        <w:rPr>
          <w:rFonts w:cs="Times New Roman"/>
          <w:szCs w:val="24"/>
        </w:rPr>
        <w:t xml:space="preserve">the </w:t>
      </w:r>
      <w:r w:rsidRPr="00B15DCB">
        <w:rPr>
          <w:rFonts w:cs="Times New Roman"/>
          <w:szCs w:val="24"/>
        </w:rPr>
        <w:t>RAID v2.0 database</w:t>
      </w:r>
      <w:r w:rsidR="00CA5CA6" w:rsidRPr="00B15DCB">
        <w:rPr>
          <w:rFonts w:cs="Times New Roman"/>
          <w:szCs w:val="24"/>
        </w:rPr>
        <w:fldChar w:fldCharType="begin">
          <w:fldData xml:space="preserve">PEVuZE5vdGU+PENpdGU+PEF1dGhvcj5ZaTwvQXV0aG9yPjxZZWFyPjIwMTc8L1llYXI+PFJlY051
bT43MzY8L1JlY051bT48RGlzcGxheVRleHQ+PHN0eWxlIGZhY2U9InN1cGVyc2NyaXB0Ij5bMTVd
PC9zdHlsZT48L0Rpc3BsYXlUZXh0PjxyZWNvcmQ+PHJlYy1udW1iZXI+NzM2PC9yZWMtbnVtYmVy
Pjxmb3JlaWduLWtleXM+PGtleSBhcHA9IkVOIiBkYi1pZD0idnh0MnJ6eHNrMjBmZW1lZXp0MzV2
dmFxcGFkYXh0cHRheHhzIj43MzY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ZaTwvQXV0aG9yPjxZZWFyPjIwMTc8L1llYXI+PFJlY051
bT43MzY8L1JlY051bT48RGlzcGxheVRleHQ+PHN0eWxlIGZhY2U9InN1cGVyc2NyaXB0Ij5bMTVd
PC9zdHlsZT48L0Rpc3BsYXlUZXh0PjxyZWNvcmQ+PHJlYy1udW1iZXI+NzM2PC9yZWMtbnVtYmVy
Pjxmb3JlaWduLWtleXM+PGtleSBhcHA9IkVOIiBkYi1pZD0idnh0MnJ6eHNrMjBmZW1lZXp0MzV2
dmFxcGFkYXh0cHRheHhzIj43MzY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15]</w:t>
      </w:r>
      <w:r w:rsidR="00CA5CA6" w:rsidRPr="00B15DCB">
        <w:rPr>
          <w:rFonts w:cs="Times New Roman"/>
          <w:szCs w:val="24"/>
        </w:rPr>
        <w:fldChar w:fldCharType="end"/>
      </w:r>
      <w:r w:rsidRPr="00B15DCB">
        <w:rPr>
          <w:rFonts w:cs="Times New Roman"/>
          <w:szCs w:val="24"/>
        </w:rPr>
        <w:t>, including 431937 interaction pairs involving 5431 ncRNA</w:t>
      </w:r>
      <w:r w:rsidR="00C90388">
        <w:rPr>
          <w:rFonts w:cs="Times New Roman"/>
          <w:szCs w:val="24"/>
        </w:rPr>
        <w:t>s</w:t>
      </w:r>
      <w:r w:rsidRPr="00B15DCB">
        <w:rPr>
          <w:rFonts w:cs="Times New Roman"/>
          <w:szCs w:val="24"/>
        </w:rPr>
        <w:t xml:space="preserve">. </w:t>
      </w:r>
      <w:r w:rsidR="00C90388">
        <w:rPr>
          <w:rFonts w:cs="Times New Roman"/>
          <w:szCs w:val="24"/>
        </w:rPr>
        <w:t xml:space="preserve">The </w:t>
      </w:r>
      <w:r w:rsidRPr="00B15DCB">
        <w:rPr>
          <w:rFonts w:cs="Times New Roman"/>
          <w:szCs w:val="24"/>
        </w:rPr>
        <w:t xml:space="preserve">RAID v2.0 database recruited more than 5.27 million RNA-related interactions, including more than 4 million RNA-RNA interactions and more than 1.2 million RNA-protein interactions. </w:t>
      </w:r>
      <w:r w:rsidR="00C90388">
        <w:rPr>
          <w:rFonts w:cs="Times New Roman"/>
          <w:szCs w:val="24"/>
        </w:rPr>
        <w:t>In addition</w:t>
      </w:r>
      <w:r w:rsidRPr="00B15DCB">
        <w:rPr>
          <w:rFonts w:cs="Times New Roman"/>
          <w:szCs w:val="24"/>
        </w:rPr>
        <w:t xml:space="preserve">, </w:t>
      </w:r>
      <w:r w:rsidRPr="00B15DCB">
        <w:rPr>
          <w:rFonts w:cs="Times New Roman"/>
          <w:szCs w:val="24"/>
        </w:rPr>
        <w:lastRenderedPageBreak/>
        <w:t>all human transcription factor target data, involving 2492 transcription factors</w:t>
      </w:r>
      <w:r w:rsidR="00487834">
        <w:rPr>
          <w:rFonts w:cs="Times New Roman"/>
          <w:szCs w:val="24"/>
        </w:rPr>
        <w:t xml:space="preserve"> (TF)</w:t>
      </w:r>
      <w:r w:rsidRPr="00B15DCB">
        <w:rPr>
          <w:rFonts w:cs="Times New Roman"/>
          <w:szCs w:val="24"/>
        </w:rPr>
        <w:t xml:space="preserve"> and 9396 interaction pairs, </w:t>
      </w:r>
      <w:r w:rsidR="00B656AB" w:rsidRPr="00B15DCB">
        <w:rPr>
          <w:rFonts w:cs="Times New Roman"/>
          <w:szCs w:val="24"/>
        </w:rPr>
        <w:t>were</w:t>
      </w:r>
      <w:r w:rsidRPr="00B15DCB">
        <w:rPr>
          <w:rFonts w:cs="Times New Roman"/>
          <w:szCs w:val="24"/>
        </w:rPr>
        <w:t xml:space="preserve"> downloaded and used in </w:t>
      </w:r>
      <w:r w:rsidR="00C90388">
        <w:rPr>
          <w:rFonts w:cs="Times New Roman"/>
          <w:szCs w:val="24"/>
        </w:rPr>
        <w:t xml:space="preserve">the </w:t>
      </w:r>
      <w:r w:rsidRPr="00B15DCB">
        <w:rPr>
          <w:rFonts w:cs="Times New Roman"/>
          <w:szCs w:val="24"/>
        </w:rPr>
        <w:t>TRRUST V2 database</w:t>
      </w:r>
      <w:r w:rsidR="00CA5CA6" w:rsidRPr="00B15DCB">
        <w:rPr>
          <w:rFonts w:cs="Times New Roman"/>
          <w:szCs w:val="24"/>
        </w:rPr>
        <w:fldChar w:fldCharType="begin"/>
      </w:r>
      <w:r w:rsidR="007052C5" w:rsidRPr="00B15DCB">
        <w:rPr>
          <w:rFonts w:cs="Times New Roman"/>
          <w:szCs w:val="24"/>
        </w:rPr>
        <w:instrText xml:space="preserve"> ADDIN EN.CITE &lt;EndNote&gt;&lt;Cite&gt;&lt;Author&gt;Han&lt;/Author&gt;&lt;Year&gt;2018&lt;/Year&gt;&lt;RecNum&gt;737&lt;/RecNum&gt;&lt;DisplayText&gt;&lt;style face="superscript"&gt;[16]&lt;/style&gt;&lt;/DisplayText&gt;&lt;record&gt;&lt;rec-number&gt;737&lt;/rec-number&gt;&lt;foreign-keys&gt;&lt;key app="EN" db-id="vxt2rzxsk20femeezt35vvaqpadaxtptaxxs"&gt;737&lt;/key&gt;&lt;/foreign-keys&gt;&lt;ref-type name="Journal Article"&gt;17&lt;/ref-type&gt;&lt;contributors&gt;&lt;authors&gt;&lt;author&gt;Han, H.&lt;/author&gt;&lt;author&gt;Cho, J. W.&lt;/author&gt;&lt;author&gt;Lee, S.&lt;/author&gt;&lt;author&gt;Yun, A.&lt;/author&gt;&lt;author&gt;Kim, H.&lt;/author&gt;&lt;author&gt;Bae, D.&lt;/author&gt;&lt;author&gt;Yang, S.&lt;/author&gt;&lt;author&gt;Kim, C. Y.&lt;/author&gt;&lt;author&gt;Lee, M.&lt;/author&gt;&lt;author&gt;Kim, E.&lt;/author&gt;&lt;author&gt;Lee, S.&lt;/author&gt;&lt;author&gt;Kang, B.&lt;/author&gt;&lt;author&gt;Jeong, D.&lt;/author&gt;&lt;author&gt;Kim, Y.&lt;/author&gt;&lt;author&gt;Jeon, H. N.&lt;/author&gt;&lt;author&gt;Jung, H.&lt;/author&gt;&lt;author&gt;Nam, S.&lt;/author&gt;&lt;author&gt;Chung, M.&lt;/author&gt;&lt;author&gt;Kim, J. H.&lt;/author&gt;&lt;author&gt;Lee, I.&lt;/author&gt;&lt;/authors&gt;&lt;/contributors&gt;&lt;auth-address&gt;Department of Biotechnology, College of Life Science and Biotechnology, Yonsei University, Seoul 03722, Korea.&amp;#xD;Department of Biotechnology, College of Life Science and Biotechnology, Korea University, Seoul 02841, Korea.&lt;/auth-address&gt;&lt;titles&gt;&lt;title&gt;TRRUST v2: an expanded reference database of human and mouse transcriptional regulatory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80-D386&lt;/pages&gt;&lt;volume&gt;46&lt;/volume&gt;&lt;number&gt;D1&lt;/number&gt;&lt;dates&gt;&lt;year&gt;2018&lt;/year&gt;&lt;pub-dates&gt;&lt;date&gt;Jan 4&lt;/date&gt;&lt;/pub-dates&gt;&lt;/dates&gt;&lt;isbn&gt;1362-4962 (Electronic)&amp;#xD;0305-1048 (Linking)&lt;/isbn&gt;&lt;accession-num&gt;29087512&lt;/accession-num&gt;&lt;urls&gt;&lt;related-urls&gt;&lt;url&gt;http://www.ncbi.nlm.nih.gov/pubmed/29087512&lt;/url&gt;&lt;/related-urls&gt;&lt;/urls&gt;&lt;custom2&gt;5753191&lt;/custom2&gt;&lt;electronic-resource-num&gt;10.1093/nar/gkx1013&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16]</w:t>
      </w:r>
      <w:r w:rsidR="00CA5CA6" w:rsidRPr="00B15DCB">
        <w:rPr>
          <w:rFonts w:cs="Times New Roman"/>
          <w:szCs w:val="24"/>
        </w:rPr>
        <w:fldChar w:fldCharType="end"/>
      </w:r>
      <w:r w:rsidRPr="00B15DCB">
        <w:rPr>
          <w:rFonts w:cs="Times New Roman"/>
          <w:szCs w:val="24"/>
        </w:rPr>
        <w:t>.</w:t>
      </w:r>
    </w:p>
    <w:p w14:paraId="25D8B607" w14:textId="77777777" w:rsidR="00FD0B8A" w:rsidRPr="00B15DCB" w:rsidRDefault="00FD0B8A" w:rsidP="00660398">
      <w:pPr>
        <w:rPr>
          <w:rFonts w:cs="Times New Roman"/>
          <w:szCs w:val="24"/>
        </w:rPr>
      </w:pPr>
    </w:p>
    <w:p w14:paraId="05CBFDCB" w14:textId="77777777" w:rsidR="00660398" w:rsidRPr="00B15DCB" w:rsidRDefault="00660398" w:rsidP="00660398">
      <w:pPr>
        <w:pStyle w:val="2"/>
        <w:rPr>
          <w:szCs w:val="24"/>
        </w:rPr>
      </w:pPr>
      <w:r w:rsidRPr="00B15DCB">
        <w:rPr>
          <w:szCs w:val="24"/>
        </w:rPr>
        <w:t>Differentially expressed genes</w:t>
      </w:r>
    </w:p>
    <w:p w14:paraId="7DD400A7" w14:textId="4867428F" w:rsidR="00660398" w:rsidRPr="00B15DCB" w:rsidRDefault="00660398" w:rsidP="00660398">
      <w:pPr>
        <w:rPr>
          <w:rFonts w:cs="Times New Roman"/>
          <w:szCs w:val="24"/>
        </w:rPr>
      </w:pPr>
      <w:r w:rsidRPr="00B15DCB">
        <w:rPr>
          <w:rFonts w:cs="Times New Roman"/>
          <w:szCs w:val="24"/>
        </w:rPr>
        <w:t xml:space="preserve">The differential expression analysis of gene expression profile data in this study was implemented by R language </w:t>
      </w:r>
      <w:r w:rsidR="00C90388">
        <w:rPr>
          <w:rFonts w:cs="Times New Roman"/>
          <w:szCs w:val="24"/>
        </w:rPr>
        <w:t>L</w:t>
      </w:r>
      <w:r w:rsidRPr="00B15DCB">
        <w:rPr>
          <w:rFonts w:cs="Times New Roman"/>
          <w:szCs w:val="24"/>
        </w:rPr>
        <w:t>imma package</w:t>
      </w:r>
      <w:r w:rsidR="00CA5CA6" w:rsidRPr="00B15DCB">
        <w:rPr>
          <w:rFonts w:cs="Times New Roman"/>
          <w:szCs w:val="24"/>
        </w:rPr>
        <w:fldChar w:fldCharType="begin">
          <w:fldData xml:space="preserve">PEVuZE5vdGU+PENpdGU+PEF1dGhvcj5SaXRjaGllPC9BdXRob3I+PFllYXI+MjAxNTwvWWVhcj48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ZTQ3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yOTwvcGFnZXM+PHZv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SaXRjaGllPC9BdXRob3I+PFllYXI+MjAxNTwvWWVhcj48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ZTQ3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yOTwvcGFnZXM+PHZv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17-19]</w:t>
      </w:r>
      <w:r w:rsidR="00CA5CA6" w:rsidRPr="00B15DCB">
        <w:rPr>
          <w:rFonts w:cs="Times New Roman"/>
          <w:szCs w:val="24"/>
        </w:rPr>
        <w:fldChar w:fldCharType="end"/>
      </w:r>
      <w:r w:rsidRPr="00B15DCB">
        <w:rPr>
          <w:rFonts w:cs="Times New Roman"/>
          <w:szCs w:val="24"/>
        </w:rPr>
        <w:t>. Firstly, background</w:t>
      </w:r>
      <w:r w:rsidR="009A40AD" w:rsidRPr="00B15DCB">
        <w:rPr>
          <w:rFonts w:cs="Times New Roman"/>
          <w:szCs w:val="24"/>
        </w:rPr>
        <w:t xml:space="preserve"> </w:t>
      </w:r>
      <w:r w:rsidR="00B656AB" w:rsidRPr="00B15DCB">
        <w:rPr>
          <w:rFonts w:cs="Times New Roman"/>
          <w:szCs w:val="24"/>
        </w:rPr>
        <w:t>c</w:t>
      </w:r>
      <w:r w:rsidRPr="00B15DCB">
        <w:rPr>
          <w:rFonts w:cs="Times New Roman"/>
          <w:szCs w:val="24"/>
        </w:rPr>
        <w:t xml:space="preserve">orrect function </w:t>
      </w:r>
      <w:r w:rsidR="00B656AB" w:rsidRPr="00B15DCB">
        <w:rPr>
          <w:rFonts w:cs="Times New Roman"/>
          <w:szCs w:val="24"/>
        </w:rPr>
        <w:t>was</w:t>
      </w:r>
      <w:r w:rsidRPr="00B15DCB">
        <w:rPr>
          <w:rFonts w:cs="Times New Roman"/>
          <w:szCs w:val="24"/>
        </w:rPr>
        <w:t xml:space="preserve"> used for background correction and standardization. Secondly, the normal </w:t>
      </w:r>
      <w:r w:rsidR="009A40AD" w:rsidRPr="00B15DCB">
        <w:rPr>
          <w:rFonts w:cs="Times New Roman"/>
          <w:szCs w:val="24"/>
        </w:rPr>
        <w:t>b</w:t>
      </w:r>
      <w:r w:rsidRPr="00B15DCB">
        <w:rPr>
          <w:rFonts w:cs="Times New Roman"/>
          <w:szCs w:val="24"/>
        </w:rPr>
        <w:t xml:space="preserve">etween </w:t>
      </w:r>
      <w:r w:rsidR="00C90388">
        <w:rPr>
          <w:rFonts w:cs="Times New Roman"/>
          <w:szCs w:val="24"/>
        </w:rPr>
        <w:t xml:space="preserve">the </w:t>
      </w:r>
      <w:r w:rsidR="00B656AB" w:rsidRPr="00B15DCB">
        <w:rPr>
          <w:rFonts w:cs="Times New Roman"/>
          <w:szCs w:val="24"/>
        </w:rPr>
        <w:t>a</w:t>
      </w:r>
      <w:r w:rsidRPr="00B15DCB">
        <w:rPr>
          <w:rFonts w:cs="Times New Roman"/>
          <w:szCs w:val="24"/>
        </w:rPr>
        <w:t>rray function quantile normalization method was used to filter out the control probe and the low expression probe. Then, differentially expressed genes in datasets were identified based on lmFit and eBayes functions, and default parameters were used.</w:t>
      </w:r>
    </w:p>
    <w:p w14:paraId="4929F171" w14:textId="77777777" w:rsidR="00FD0B8A" w:rsidRPr="00B15DCB" w:rsidRDefault="00FD0B8A" w:rsidP="00660398">
      <w:pPr>
        <w:rPr>
          <w:rFonts w:cs="Times New Roman"/>
          <w:szCs w:val="24"/>
        </w:rPr>
      </w:pPr>
    </w:p>
    <w:p w14:paraId="69204FBE" w14:textId="77777777" w:rsidR="00660398" w:rsidRPr="00B15DCB" w:rsidRDefault="00660398" w:rsidP="00660398">
      <w:pPr>
        <w:pStyle w:val="2"/>
        <w:rPr>
          <w:szCs w:val="24"/>
        </w:rPr>
      </w:pPr>
      <w:r w:rsidRPr="00B15DCB">
        <w:rPr>
          <w:szCs w:val="24"/>
        </w:rPr>
        <w:t>Co-expression analysis</w:t>
      </w:r>
    </w:p>
    <w:p w14:paraId="17A0281C" w14:textId="3C714F20" w:rsidR="00660398" w:rsidRPr="00B15DCB" w:rsidRDefault="00660398" w:rsidP="00660398">
      <w:pPr>
        <w:rPr>
          <w:rFonts w:cs="Times New Roman"/>
          <w:szCs w:val="24"/>
        </w:rPr>
      </w:pPr>
      <w:r w:rsidRPr="00B15DCB">
        <w:rPr>
          <w:rFonts w:cs="Times New Roman"/>
          <w:szCs w:val="24"/>
        </w:rPr>
        <w:t xml:space="preserve">In order to explore the drivers of </w:t>
      </w:r>
      <w:r w:rsidR="00CE3565" w:rsidRPr="00B15DCB">
        <w:rPr>
          <w:rFonts w:cs="Times New Roman"/>
          <w:szCs w:val="24"/>
        </w:rPr>
        <w:t>SCI</w:t>
      </w:r>
      <w:r w:rsidRPr="00B15DCB">
        <w:rPr>
          <w:rFonts w:cs="Times New Roman"/>
          <w:szCs w:val="24"/>
        </w:rPr>
        <w:t xml:space="preserve"> repair, we analyzed the gene expression profiles of astrocytes and non-</w:t>
      </w:r>
      <w:r w:rsidR="00FD0B8A" w:rsidRPr="00B15DCB">
        <w:rPr>
          <w:rFonts w:cs="Times New Roman"/>
          <w:szCs w:val="24"/>
        </w:rPr>
        <w:t>astrocytes and</w:t>
      </w:r>
      <w:r w:rsidRPr="00B15DCB">
        <w:rPr>
          <w:rFonts w:cs="Times New Roman"/>
          <w:szCs w:val="24"/>
        </w:rPr>
        <w:t xml:space="preserve"> obtained the differential gene expression profiles of </w:t>
      </w:r>
      <w:r w:rsidR="00CE3565" w:rsidRPr="00B15DCB">
        <w:rPr>
          <w:rFonts w:cs="Times New Roman"/>
          <w:szCs w:val="24"/>
        </w:rPr>
        <w:t>SCI</w:t>
      </w:r>
      <w:r w:rsidRPr="00B15DCB">
        <w:rPr>
          <w:rFonts w:cs="Times New Roman"/>
          <w:szCs w:val="24"/>
        </w:rPr>
        <w:t xml:space="preserve"> repair. </w:t>
      </w:r>
      <w:r w:rsidR="00C90388">
        <w:rPr>
          <w:rFonts w:cs="Times New Roman"/>
          <w:szCs w:val="24"/>
        </w:rPr>
        <w:t>In addition</w:t>
      </w:r>
      <w:r w:rsidRPr="00B15DCB">
        <w:rPr>
          <w:rFonts w:cs="Times New Roman"/>
          <w:szCs w:val="24"/>
        </w:rPr>
        <w:t xml:space="preserve">, in order to explore the co-expression of differentially expressed genes in the repair of </w:t>
      </w:r>
      <w:r w:rsidR="00CE3565" w:rsidRPr="00B15DCB">
        <w:rPr>
          <w:rFonts w:cs="Times New Roman"/>
          <w:szCs w:val="24"/>
        </w:rPr>
        <w:t>SCI</w:t>
      </w:r>
      <w:r w:rsidRPr="00B15DCB">
        <w:rPr>
          <w:rFonts w:cs="Times New Roman"/>
          <w:szCs w:val="24"/>
        </w:rPr>
        <w:t>, we used weighted gene co-expression network analysis</w:t>
      </w:r>
      <w:r w:rsidR="00CA5CA6" w:rsidRPr="00B15DCB">
        <w:rPr>
          <w:rFonts w:cs="Times New Roman"/>
          <w:szCs w:val="24"/>
        </w:rPr>
        <w:fldChar w:fldCharType="begin"/>
      </w:r>
      <w:r w:rsidR="007052C5" w:rsidRPr="00B15DCB">
        <w:rPr>
          <w:rFonts w:cs="Times New Roman"/>
          <w:szCs w:val="24"/>
        </w:rPr>
        <w:instrText xml:space="preserve"> ADDIN EN.CITE &lt;EndNote&gt;&lt;Cite&gt;&lt;Author&gt;Langfelder&lt;/Author&gt;&lt;Year&gt;2008&lt;/Year&gt;&lt;RecNum&gt;741&lt;/RecNum&gt;&lt;DisplayText&gt;&lt;style face="superscript"&gt;[20]&lt;/style&gt;&lt;/DisplayText&gt;&lt;record&gt;&lt;rec-number&gt;741&lt;/rec-number&gt;&lt;foreign-keys&gt;&lt;key app="EN" db-id="vxt2rzxsk20femeezt35vvaqpadaxtptaxxs"&gt;741&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20]</w:t>
      </w:r>
      <w:r w:rsidR="00CA5CA6" w:rsidRPr="00B15DCB">
        <w:rPr>
          <w:rFonts w:cs="Times New Roman"/>
          <w:szCs w:val="24"/>
        </w:rPr>
        <w:fldChar w:fldCharType="end"/>
      </w:r>
      <w:r w:rsidRPr="00B15DCB">
        <w:rPr>
          <w:rFonts w:cs="Times New Roman"/>
          <w:szCs w:val="24"/>
        </w:rPr>
        <w:t xml:space="preserve"> to analyze the matrix of differentially expressed genes in the repair of </w:t>
      </w:r>
      <w:r w:rsidR="00CE3565" w:rsidRPr="00B15DCB">
        <w:rPr>
          <w:rFonts w:cs="Times New Roman"/>
          <w:szCs w:val="24"/>
        </w:rPr>
        <w:t>SCI</w:t>
      </w:r>
      <w:r w:rsidRPr="00B15DCB">
        <w:rPr>
          <w:rFonts w:cs="Times New Roman"/>
          <w:szCs w:val="24"/>
        </w:rPr>
        <w:t xml:space="preserve">, and to find the co-expression gene module. Firstly, the weighted value of </w:t>
      </w:r>
      <w:r w:rsidR="00C90388">
        <w:rPr>
          <w:rFonts w:cs="Times New Roman"/>
          <w:szCs w:val="24"/>
        </w:rPr>
        <w:t xml:space="preserve">the </w:t>
      </w:r>
      <w:r w:rsidRPr="00B15DCB">
        <w:rPr>
          <w:rFonts w:cs="Times New Roman"/>
          <w:szCs w:val="24"/>
        </w:rPr>
        <w:t xml:space="preserve">correlation coefficient, </w:t>
      </w:r>
      <w:r w:rsidRPr="00B15DCB">
        <w:rPr>
          <w:rFonts w:cs="Times New Roman"/>
          <w:i/>
          <w:iCs/>
          <w:szCs w:val="24"/>
        </w:rPr>
        <w:t>i.e.</w:t>
      </w:r>
      <w:r w:rsidR="00FD0B8A" w:rsidRPr="00B15DCB">
        <w:rPr>
          <w:rFonts w:cs="Times New Roman"/>
          <w:szCs w:val="24"/>
        </w:rPr>
        <w:t>,</w:t>
      </w:r>
      <w:r w:rsidRPr="00B15DCB">
        <w:rPr>
          <w:rFonts w:cs="Times New Roman"/>
          <w:szCs w:val="24"/>
        </w:rPr>
        <w:t xml:space="preserve"> the N power of gene correlation coefficient, </w:t>
      </w:r>
      <w:r w:rsidR="00157C4C" w:rsidRPr="00B15DCB">
        <w:rPr>
          <w:rFonts w:cs="Times New Roman"/>
          <w:szCs w:val="24"/>
        </w:rPr>
        <w:t>was</w:t>
      </w:r>
      <w:r w:rsidRPr="00B15DCB">
        <w:rPr>
          <w:rFonts w:cs="Times New Roman"/>
          <w:szCs w:val="24"/>
        </w:rPr>
        <w:t xml:space="preserve"> used to calculate the correlation coefficient (Pe</w:t>
      </w:r>
      <w:r w:rsidR="00C90388">
        <w:rPr>
          <w:rFonts w:cs="Times New Roman"/>
          <w:szCs w:val="24"/>
        </w:rPr>
        <w:t>a</w:t>
      </w:r>
      <w:r w:rsidRPr="00B15DCB">
        <w:rPr>
          <w:rFonts w:cs="Times New Roman"/>
          <w:szCs w:val="24"/>
        </w:rPr>
        <w:t xml:space="preserve">rson Coefficient) between any two genes. The connection between genes in the network obeys scale-free networks, which makes the algorithm more biologically meaningful. Then, a hierarchical clustering tree </w:t>
      </w:r>
      <w:r w:rsidR="00157C4C" w:rsidRPr="00B15DCB">
        <w:rPr>
          <w:rFonts w:cs="Times New Roman"/>
          <w:szCs w:val="24"/>
        </w:rPr>
        <w:t>was</w:t>
      </w:r>
      <w:r w:rsidRPr="00B15DCB">
        <w:rPr>
          <w:rFonts w:cs="Times New Roman"/>
          <w:szCs w:val="24"/>
        </w:rPr>
        <w:t xml:space="preserve"> constructed by the correlation coefficient between genes. Different branches of the clustering tree represent different gene modules, and different colors represent different modules. According to </w:t>
      </w:r>
      <w:r w:rsidRPr="00B15DCB">
        <w:rPr>
          <w:rFonts w:cs="Times New Roman"/>
          <w:szCs w:val="24"/>
        </w:rPr>
        <w:lastRenderedPageBreak/>
        <w:t xml:space="preserve">the regulatory power of genes in each dysfunction module, we excavated the key genes that lead to </w:t>
      </w:r>
      <w:r w:rsidR="00C90388">
        <w:rPr>
          <w:rFonts w:cs="Times New Roman"/>
          <w:szCs w:val="24"/>
        </w:rPr>
        <w:t xml:space="preserve">the </w:t>
      </w:r>
      <w:r w:rsidRPr="00B15DCB">
        <w:rPr>
          <w:rFonts w:cs="Times New Roman"/>
          <w:szCs w:val="24"/>
        </w:rPr>
        <w:t>dysfunction module, and considered them</w:t>
      </w:r>
      <w:r w:rsidR="00157C4C" w:rsidRPr="00B15DCB">
        <w:rPr>
          <w:rFonts w:cs="Times New Roman"/>
          <w:szCs w:val="24"/>
        </w:rPr>
        <w:t xml:space="preserve"> as </w:t>
      </w:r>
      <w:r w:rsidRPr="00B15DCB">
        <w:rPr>
          <w:rFonts w:cs="Times New Roman"/>
          <w:szCs w:val="24"/>
        </w:rPr>
        <w:t xml:space="preserve">the key genes for the repair of </w:t>
      </w:r>
      <w:r w:rsidR="00CE3565" w:rsidRPr="00B15DCB">
        <w:rPr>
          <w:rFonts w:cs="Times New Roman"/>
          <w:szCs w:val="24"/>
        </w:rPr>
        <w:t>SCI</w:t>
      </w:r>
      <w:r w:rsidRPr="00B15DCB">
        <w:rPr>
          <w:rFonts w:cs="Times New Roman"/>
          <w:szCs w:val="24"/>
        </w:rPr>
        <w:t>.</w:t>
      </w:r>
    </w:p>
    <w:p w14:paraId="762F65DA" w14:textId="77777777" w:rsidR="00FD0B8A" w:rsidRPr="00B15DCB" w:rsidRDefault="00FD0B8A" w:rsidP="00660398">
      <w:pPr>
        <w:rPr>
          <w:rFonts w:cs="Times New Roman"/>
          <w:szCs w:val="24"/>
        </w:rPr>
      </w:pPr>
    </w:p>
    <w:p w14:paraId="1363586E" w14:textId="77777777" w:rsidR="00660398" w:rsidRPr="00B15DCB" w:rsidRDefault="00660398" w:rsidP="00660398">
      <w:pPr>
        <w:pStyle w:val="2"/>
        <w:rPr>
          <w:szCs w:val="24"/>
        </w:rPr>
      </w:pPr>
      <w:r w:rsidRPr="00B15DCB">
        <w:rPr>
          <w:szCs w:val="24"/>
        </w:rPr>
        <w:t>Functional and pathway enrichment</w:t>
      </w:r>
    </w:p>
    <w:p w14:paraId="65442DBB" w14:textId="34590A4B" w:rsidR="00660398" w:rsidRPr="00B15DCB" w:rsidRDefault="00660398" w:rsidP="00660398">
      <w:pPr>
        <w:rPr>
          <w:rFonts w:cs="Times New Roman"/>
          <w:szCs w:val="24"/>
        </w:rPr>
      </w:pPr>
      <w:r w:rsidRPr="00B15DCB">
        <w:rPr>
          <w:rFonts w:cs="Times New Roman"/>
          <w:szCs w:val="24"/>
        </w:rPr>
        <w:t xml:space="preserve">Exploring the functions and signaling pathways of gene involvement is often </w:t>
      </w:r>
      <w:r w:rsidR="00155C4A" w:rsidRPr="00B15DCB">
        <w:rPr>
          <w:rFonts w:cs="Times New Roman"/>
          <w:szCs w:val="24"/>
        </w:rPr>
        <w:t xml:space="preserve">beneficial </w:t>
      </w:r>
      <w:r w:rsidR="00C90388">
        <w:rPr>
          <w:rFonts w:cs="Times New Roman"/>
          <w:szCs w:val="24"/>
        </w:rPr>
        <w:t>in</w:t>
      </w:r>
      <w:r w:rsidRPr="00B15DCB">
        <w:rPr>
          <w:rFonts w:cs="Times New Roman"/>
          <w:szCs w:val="24"/>
        </w:rPr>
        <w:t xml:space="preserve"> stud</w:t>
      </w:r>
      <w:r w:rsidR="00155C4A" w:rsidRPr="00B15DCB">
        <w:rPr>
          <w:rFonts w:cs="Times New Roman"/>
          <w:szCs w:val="24"/>
        </w:rPr>
        <w:t>ying</w:t>
      </w:r>
      <w:r w:rsidRPr="00B15DCB">
        <w:rPr>
          <w:rFonts w:cs="Times New Roman"/>
          <w:szCs w:val="24"/>
        </w:rPr>
        <w:t xml:space="preserve"> the molecular mechanisms of diseases</w:t>
      </w:r>
      <w:r w:rsidR="00155C4A" w:rsidRPr="00B15DCB">
        <w:rPr>
          <w:rFonts w:cs="Times New Roman"/>
          <w:szCs w:val="24"/>
        </w:rPr>
        <w:t>, and t</w:t>
      </w:r>
      <w:r w:rsidRPr="00B15DCB">
        <w:rPr>
          <w:rFonts w:cs="Times New Roman"/>
          <w:szCs w:val="24"/>
        </w:rPr>
        <w:t xml:space="preserve">he enrichment of genes in dysfunctional modules is an effective means to explore the potential mechanisms of </w:t>
      </w:r>
      <w:r w:rsidR="00CE3565" w:rsidRPr="00B15DCB">
        <w:rPr>
          <w:rFonts w:cs="Times New Roman"/>
          <w:szCs w:val="24"/>
        </w:rPr>
        <w:t>SCI</w:t>
      </w:r>
      <w:r w:rsidRPr="00B15DCB">
        <w:rPr>
          <w:rFonts w:cs="Times New Roman"/>
          <w:szCs w:val="24"/>
        </w:rPr>
        <w:t xml:space="preserve"> repair. Therefore, we used R language Cluster Profiler package</w:t>
      </w:r>
      <w:r w:rsidR="00CA5CA6" w:rsidRPr="00B15DCB">
        <w:rPr>
          <w:rFonts w:cs="Times New Roman"/>
          <w:szCs w:val="24"/>
        </w:rPr>
        <w:fldChar w:fldCharType="begin"/>
      </w:r>
      <w:r w:rsidR="007052C5" w:rsidRPr="00B15DCB">
        <w:rPr>
          <w:rFonts w:cs="Times New Roman"/>
          <w:szCs w:val="24"/>
        </w:rPr>
        <w:instrText xml:space="preserve"> ADDIN EN.CITE &lt;EndNote&gt;&lt;Cite&gt;&lt;Author&gt;Yu&lt;/Author&gt;&lt;Year&gt;2012&lt;/Year&gt;&lt;RecNum&gt;742&lt;/RecNum&gt;&lt;DisplayText&gt;&lt;style face="superscript"&gt;[21]&lt;/style&gt;&lt;/DisplayText&gt;&lt;record&gt;&lt;rec-number&gt;742&lt;/rec-number&gt;&lt;foreign-keys&gt;&lt;key app="EN" db-id="vxt2rzxsk20femeezt35vvaqpadaxtptaxxs"&gt;74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284-7&lt;/pages&gt;&lt;volume&gt;16&lt;/volume&gt;&lt;number&gt;5&lt;/number&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www.ncbi.nlm.nih.gov/pubmed/22455463&lt;/url&gt;&lt;/related-urls&gt;&lt;/urls&gt;&lt;custom2&gt;3339379&lt;/custom2&gt;&lt;electronic-resource-num&gt;10.1089/omi.2011.0118&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21]</w:t>
      </w:r>
      <w:r w:rsidR="00CA5CA6" w:rsidRPr="00B15DCB">
        <w:rPr>
          <w:rFonts w:cs="Times New Roman"/>
          <w:szCs w:val="24"/>
        </w:rPr>
        <w:fldChar w:fldCharType="end"/>
      </w:r>
      <w:r w:rsidRPr="00B15DCB">
        <w:rPr>
          <w:rFonts w:cs="Times New Roman"/>
          <w:szCs w:val="24"/>
        </w:rPr>
        <w:t xml:space="preserve"> to analyze the enrichment of G</w:t>
      </w:r>
      <w:r w:rsidR="00BF7397">
        <w:rPr>
          <w:rFonts w:cs="Times New Roman"/>
          <w:szCs w:val="24"/>
        </w:rPr>
        <w:t>O</w:t>
      </w:r>
      <w:r w:rsidRPr="00B15DCB">
        <w:rPr>
          <w:rFonts w:cs="Times New Roman"/>
          <w:szCs w:val="24"/>
        </w:rPr>
        <w:t xml:space="preserve"> function (</w:t>
      </w:r>
      <w:r w:rsidR="00FD0B8A" w:rsidRPr="00B15DCB">
        <w:rPr>
          <w:rFonts w:cs="Times New Roman"/>
          <w:i/>
          <w:iCs/>
          <w:szCs w:val="24"/>
        </w:rPr>
        <w:t>P</w:t>
      </w:r>
      <w:r w:rsidRPr="00B15DCB">
        <w:rPr>
          <w:rFonts w:cs="Times New Roman"/>
          <w:szCs w:val="24"/>
        </w:rPr>
        <w:t xml:space="preserve"> value Cutoff = 0.01, </w:t>
      </w:r>
      <w:r w:rsidR="00FD0B8A" w:rsidRPr="00B15DCB">
        <w:rPr>
          <w:rFonts w:cs="Times New Roman"/>
          <w:szCs w:val="24"/>
        </w:rPr>
        <w:t>Q</w:t>
      </w:r>
      <w:r w:rsidRPr="00B15DCB">
        <w:rPr>
          <w:rFonts w:cs="Times New Roman"/>
          <w:szCs w:val="24"/>
        </w:rPr>
        <w:t xml:space="preserve"> value Cutoff = 0.01) and KEGG pathway (</w:t>
      </w:r>
      <w:r w:rsidR="00FD0B8A" w:rsidRPr="00B15DCB">
        <w:rPr>
          <w:rFonts w:cs="Times New Roman"/>
          <w:i/>
          <w:iCs/>
          <w:szCs w:val="24"/>
        </w:rPr>
        <w:t>P</w:t>
      </w:r>
      <w:r w:rsidRPr="00B15DCB">
        <w:rPr>
          <w:rFonts w:cs="Times New Roman"/>
          <w:szCs w:val="24"/>
        </w:rPr>
        <w:t xml:space="preserve"> value Cutoff = 0.05, </w:t>
      </w:r>
      <w:r w:rsidR="00FD0B8A" w:rsidRPr="00B15DCB">
        <w:rPr>
          <w:rFonts w:cs="Times New Roman"/>
          <w:szCs w:val="24"/>
        </w:rPr>
        <w:t>Q</w:t>
      </w:r>
      <w:r w:rsidRPr="00B15DCB">
        <w:rPr>
          <w:rFonts w:cs="Times New Roman"/>
          <w:szCs w:val="24"/>
        </w:rPr>
        <w:t xml:space="preserve"> value Cutoff = 0.2). Cluster Profiler is a software package </w:t>
      </w:r>
      <w:r w:rsidR="00BF7397">
        <w:rPr>
          <w:rFonts w:cs="Times New Roman"/>
          <w:szCs w:val="24"/>
        </w:rPr>
        <w:t>by</w:t>
      </w:r>
      <w:r w:rsidRPr="00B15DCB">
        <w:rPr>
          <w:rFonts w:cs="Times New Roman"/>
          <w:szCs w:val="24"/>
        </w:rPr>
        <w:t xml:space="preserve"> Bioconductor, which can </w:t>
      </w:r>
      <w:r w:rsidR="00155C4A" w:rsidRPr="00B15DCB">
        <w:rPr>
          <w:rFonts w:cs="Times New Roman"/>
          <w:szCs w:val="24"/>
        </w:rPr>
        <w:t xml:space="preserve">be adopted for </w:t>
      </w:r>
      <w:r w:rsidRPr="00B15DCB">
        <w:rPr>
          <w:rFonts w:cs="Times New Roman"/>
          <w:szCs w:val="24"/>
        </w:rPr>
        <w:t>statistical analysis and visualization of functional clustering of gene sets or gene clusters. In addition, we use</w:t>
      </w:r>
      <w:r w:rsidR="00155C4A" w:rsidRPr="00B15DCB">
        <w:rPr>
          <w:rFonts w:cs="Times New Roman"/>
          <w:szCs w:val="24"/>
        </w:rPr>
        <w:t>d</w:t>
      </w:r>
      <w:r w:rsidRPr="00B15DCB">
        <w:rPr>
          <w:rFonts w:cs="Times New Roman"/>
          <w:szCs w:val="24"/>
        </w:rPr>
        <w:t xml:space="preserve"> BinGO</w:t>
      </w:r>
      <w:r w:rsidR="00CA5CA6" w:rsidRPr="00B15DCB">
        <w:rPr>
          <w:rFonts w:cs="Times New Roman"/>
          <w:szCs w:val="24"/>
        </w:rPr>
        <w:fldChar w:fldCharType="begin"/>
      </w:r>
      <w:r w:rsidR="007052C5" w:rsidRPr="00B15DCB">
        <w:rPr>
          <w:rFonts w:cs="Times New Roman"/>
          <w:szCs w:val="24"/>
        </w:rPr>
        <w:instrText xml:space="preserve"> ADDIN EN.CITE &lt;EndNote&gt;&lt;Cite&gt;&lt;Author&gt;Maere&lt;/Author&gt;&lt;Year&gt;2005&lt;/Year&gt;&lt;RecNum&gt;743&lt;/RecNum&gt;&lt;DisplayText&gt;&lt;style face="superscript"&gt;[22]&lt;/style&gt;&lt;/DisplayText&gt;&lt;record&gt;&lt;rec-number&gt;743&lt;/rec-number&gt;&lt;foreign-keys&gt;&lt;key app="EN" db-id="vxt2rzxsk20femeezt35vvaqpadaxtptaxxs"&gt;743&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448-9&lt;/pages&gt;&lt;volume&gt;21&lt;/volume&gt;&lt;number&gt;16&lt;/number&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www.ncbi.nlm.nih.gov/pubmed/15972284&lt;/url&gt;&lt;/related-urls&gt;&lt;/urls&gt;&lt;electronic-resource-num&gt;10.1093/bioinformatics/bti551&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22]</w:t>
      </w:r>
      <w:r w:rsidR="00CA5CA6" w:rsidRPr="00B15DCB">
        <w:rPr>
          <w:rFonts w:cs="Times New Roman"/>
          <w:szCs w:val="24"/>
        </w:rPr>
        <w:fldChar w:fldCharType="end"/>
      </w:r>
      <w:r w:rsidRPr="00B15DCB">
        <w:rPr>
          <w:rFonts w:cs="Times New Roman"/>
          <w:szCs w:val="24"/>
        </w:rPr>
        <w:t xml:space="preserve"> application </w:t>
      </w:r>
      <w:r w:rsidR="00BF7397">
        <w:rPr>
          <w:rFonts w:cs="Times New Roman"/>
          <w:szCs w:val="24"/>
        </w:rPr>
        <w:t>by</w:t>
      </w:r>
      <w:r w:rsidRPr="00B15DCB">
        <w:rPr>
          <w:rFonts w:cs="Times New Roman"/>
          <w:szCs w:val="24"/>
        </w:rPr>
        <w:t xml:space="preserve"> Cytoscape to analyze the integrated module network.</w:t>
      </w:r>
    </w:p>
    <w:p w14:paraId="039B3A80" w14:textId="77777777" w:rsidR="00FD0B8A" w:rsidRPr="00B15DCB" w:rsidRDefault="00FD0B8A" w:rsidP="00660398">
      <w:pPr>
        <w:rPr>
          <w:rFonts w:cs="Times New Roman"/>
          <w:szCs w:val="24"/>
        </w:rPr>
      </w:pPr>
    </w:p>
    <w:p w14:paraId="751FF2A0" w14:textId="3B589265" w:rsidR="00660398" w:rsidRPr="00B15DCB" w:rsidRDefault="00D45BA3" w:rsidP="00660398">
      <w:pPr>
        <w:pStyle w:val="2"/>
        <w:rPr>
          <w:szCs w:val="24"/>
        </w:rPr>
      </w:pPr>
      <w:r w:rsidRPr="00B15DCB">
        <w:rPr>
          <w:rFonts w:cs="Times New Roman"/>
          <w:szCs w:val="24"/>
        </w:rPr>
        <w:t xml:space="preserve">TF </w:t>
      </w:r>
      <w:r w:rsidR="00660398" w:rsidRPr="00B15DCB">
        <w:rPr>
          <w:szCs w:val="24"/>
        </w:rPr>
        <w:t>and ncRNA of regulatory dysfunction module</w:t>
      </w:r>
    </w:p>
    <w:p w14:paraId="65ABD1D1" w14:textId="56ECBA6F" w:rsidR="00660398" w:rsidRPr="00B15DCB" w:rsidRDefault="00660398" w:rsidP="00660398">
      <w:pPr>
        <w:rPr>
          <w:rFonts w:cs="Times New Roman"/>
          <w:szCs w:val="24"/>
        </w:rPr>
      </w:pPr>
      <w:r w:rsidRPr="00B15DCB">
        <w:rPr>
          <w:rFonts w:cs="Times New Roman"/>
          <w:szCs w:val="24"/>
        </w:rPr>
        <w:t>Gene transcription and post-transcriptional regulation are often driven by non-coding genes (ncRNA) and TF. Therefore, we scientifically predict</w:t>
      </w:r>
      <w:r w:rsidR="00155C4A" w:rsidRPr="00B15DCB">
        <w:rPr>
          <w:rFonts w:cs="Times New Roman"/>
          <w:szCs w:val="24"/>
        </w:rPr>
        <w:t>ed</w:t>
      </w:r>
      <w:r w:rsidRPr="00B15DCB">
        <w:rPr>
          <w:rFonts w:cs="Times New Roman"/>
          <w:szCs w:val="24"/>
        </w:rPr>
        <w:t xml:space="preserve"> and test</w:t>
      </w:r>
      <w:r w:rsidR="00155C4A" w:rsidRPr="00B15DCB">
        <w:rPr>
          <w:rFonts w:cs="Times New Roman"/>
          <w:szCs w:val="24"/>
        </w:rPr>
        <w:t>ed</w:t>
      </w:r>
      <w:r w:rsidRPr="00B15DCB">
        <w:rPr>
          <w:rFonts w:cs="Times New Roman"/>
          <w:szCs w:val="24"/>
        </w:rPr>
        <w:t xml:space="preserve"> its role in the relevant modules of </w:t>
      </w:r>
      <w:r w:rsidR="00CE3565" w:rsidRPr="00B15DCB">
        <w:rPr>
          <w:rFonts w:cs="Times New Roman"/>
          <w:szCs w:val="24"/>
        </w:rPr>
        <w:t>SCI</w:t>
      </w:r>
      <w:r w:rsidRPr="00B15DCB">
        <w:rPr>
          <w:rFonts w:cs="Times New Roman"/>
          <w:szCs w:val="24"/>
        </w:rPr>
        <w:t xml:space="preserve"> repair. Axonal regulators are defined as regulators that have significant regulatory effects on modules during the repair of </w:t>
      </w:r>
      <w:r w:rsidR="00CE3565" w:rsidRPr="00B15DCB">
        <w:rPr>
          <w:rFonts w:cs="Times New Roman"/>
          <w:szCs w:val="24"/>
        </w:rPr>
        <w:t>SCI</w:t>
      </w:r>
      <w:r w:rsidRPr="00B15DCB">
        <w:rPr>
          <w:rFonts w:cs="Times New Roman"/>
          <w:szCs w:val="24"/>
        </w:rPr>
        <w:t>, including ncRNA and TF. We require</w:t>
      </w:r>
      <w:r w:rsidR="00155C4A" w:rsidRPr="00B15DCB">
        <w:rPr>
          <w:rFonts w:cs="Times New Roman"/>
          <w:szCs w:val="24"/>
        </w:rPr>
        <w:t>d</w:t>
      </w:r>
      <w:r w:rsidRPr="00B15DCB">
        <w:rPr>
          <w:rFonts w:cs="Times New Roman"/>
          <w:szCs w:val="24"/>
        </w:rPr>
        <w:t xml:space="preserve"> that there </w:t>
      </w:r>
      <w:r w:rsidR="00155C4A" w:rsidRPr="00B15DCB">
        <w:rPr>
          <w:rFonts w:cs="Times New Roman"/>
          <w:szCs w:val="24"/>
        </w:rPr>
        <w:t xml:space="preserve">were </w:t>
      </w:r>
      <w:r w:rsidRPr="00B15DCB">
        <w:rPr>
          <w:rFonts w:cs="Times New Roman"/>
          <w:szCs w:val="24"/>
        </w:rPr>
        <w:t xml:space="preserve">more than two control links between each regulator and each module, and that the significance of the enriched targets in each module based on hypergeometric test calculation </w:t>
      </w:r>
      <w:r w:rsidR="00BF7397">
        <w:rPr>
          <w:rFonts w:cs="Times New Roman"/>
          <w:szCs w:val="24"/>
        </w:rPr>
        <w:t>had a</w:t>
      </w:r>
      <w:r w:rsidRPr="00B15DCB">
        <w:rPr>
          <w:rFonts w:cs="Times New Roman"/>
          <w:szCs w:val="24"/>
        </w:rPr>
        <w:t xml:space="preserve"> </w:t>
      </w:r>
      <w:r w:rsidR="00D45BA3" w:rsidRPr="00B15DCB">
        <w:rPr>
          <w:rFonts w:cs="Times New Roman"/>
          <w:i/>
          <w:iCs/>
          <w:szCs w:val="24"/>
        </w:rPr>
        <w:t>P</w:t>
      </w:r>
      <w:r w:rsidR="00D45BA3" w:rsidRPr="00B15DCB">
        <w:rPr>
          <w:rFonts w:cs="Times New Roman"/>
          <w:szCs w:val="24"/>
        </w:rPr>
        <w:t xml:space="preserve"> </w:t>
      </w:r>
      <w:r w:rsidRPr="00B15DCB">
        <w:rPr>
          <w:rFonts w:cs="Times New Roman"/>
          <w:szCs w:val="24"/>
        </w:rPr>
        <w:t xml:space="preserve">value </w:t>
      </w:r>
      <w:r w:rsidR="00155C4A" w:rsidRPr="00B15DCB">
        <w:rPr>
          <w:rFonts w:cs="Times New Roman"/>
          <w:szCs w:val="24"/>
        </w:rPr>
        <w:t xml:space="preserve">lower than </w:t>
      </w:r>
      <w:r w:rsidRPr="00B15DCB">
        <w:rPr>
          <w:rFonts w:cs="Times New Roman"/>
          <w:szCs w:val="24"/>
        </w:rPr>
        <w:t>0.01.</w:t>
      </w:r>
    </w:p>
    <w:p w14:paraId="0B9D3C22" w14:textId="77777777" w:rsidR="00660398" w:rsidRPr="00B15DCB" w:rsidRDefault="00660398" w:rsidP="00660398">
      <w:pPr>
        <w:rPr>
          <w:rFonts w:cs="Times New Roman"/>
          <w:szCs w:val="24"/>
        </w:rPr>
      </w:pPr>
    </w:p>
    <w:p w14:paraId="2A18ABD6" w14:textId="77777777" w:rsidR="00D45BA3" w:rsidRPr="00B15DCB" w:rsidRDefault="00D45BA3" w:rsidP="00D45BA3">
      <w:pPr>
        <w:adjustRightInd w:val="0"/>
        <w:snapToGrid w:val="0"/>
        <w:rPr>
          <w:b/>
          <w:szCs w:val="24"/>
          <w:u w:val="single"/>
        </w:rPr>
      </w:pPr>
      <w:r w:rsidRPr="00B15DCB">
        <w:rPr>
          <w:b/>
          <w:szCs w:val="24"/>
          <w:u w:val="single"/>
        </w:rPr>
        <w:t>RESULTS</w:t>
      </w:r>
    </w:p>
    <w:p w14:paraId="0F84EF29" w14:textId="77777777" w:rsidR="00660398" w:rsidRPr="00B15DCB" w:rsidRDefault="00660398" w:rsidP="00660398">
      <w:pPr>
        <w:pStyle w:val="2"/>
        <w:rPr>
          <w:szCs w:val="24"/>
        </w:rPr>
      </w:pPr>
      <w:r w:rsidRPr="00B15DCB">
        <w:rPr>
          <w:szCs w:val="24"/>
        </w:rPr>
        <w:lastRenderedPageBreak/>
        <w:t xml:space="preserve">To determine the expression disorders of astrocytes and non-astrocytes in the repair mechanism of </w:t>
      </w:r>
      <w:r w:rsidR="00CE3565" w:rsidRPr="00B15DCB">
        <w:rPr>
          <w:szCs w:val="24"/>
        </w:rPr>
        <w:t>SCI</w:t>
      </w:r>
    </w:p>
    <w:p w14:paraId="79D7B721" w14:textId="0B1E684E" w:rsidR="00660398" w:rsidRPr="00B15DCB" w:rsidRDefault="00660398" w:rsidP="00660398">
      <w:pPr>
        <w:rPr>
          <w:rFonts w:cs="Times New Roman"/>
          <w:szCs w:val="24"/>
        </w:rPr>
      </w:pPr>
      <w:r w:rsidRPr="00B15DCB">
        <w:rPr>
          <w:rFonts w:cs="Times New Roman"/>
          <w:szCs w:val="24"/>
        </w:rPr>
        <w:t xml:space="preserve">Biologists have carried out many experiments and studies on the pathogenesis of </w:t>
      </w:r>
      <w:r w:rsidR="00CE3565" w:rsidRPr="00B15DCB">
        <w:rPr>
          <w:rFonts w:cs="Times New Roman"/>
          <w:szCs w:val="24"/>
        </w:rPr>
        <w:t>SCI</w:t>
      </w:r>
      <w:r w:rsidRPr="00B15DCB">
        <w:rPr>
          <w:rFonts w:cs="Times New Roman"/>
          <w:szCs w:val="24"/>
        </w:rPr>
        <w:t xml:space="preserve">, and thus identified the potential pathogenic genes </w:t>
      </w:r>
      <w:r w:rsidR="00D94742">
        <w:rPr>
          <w:rFonts w:cs="Times New Roman"/>
          <w:szCs w:val="24"/>
        </w:rPr>
        <w:t>involved</w:t>
      </w:r>
      <w:r w:rsidRPr="00B15DCB">
        <w:rPr>
          <w:rFonts w:cs="Times New Roman"/>
          <w:szCs w:val="24"/>
        </w:rPr>
        <w:t xml:space="preserve">. However, the complex molecular linkages and overall effects of these genes remain unclear. In order to </w:t>
      </w:r>
      <w:r w:rsidR="003F65CB" w:rsidRPr="00B15DCB">
        <w:rPr>
          <w:rFonts w:cs="Times New Roman"/>
          <w:szCs w:val="24"/>
        </w:rPr>
        <w:t xml:space="preserve">analyze </w:t>
      </w:r>
      <w:r w:rsidRPr="00B15DCB">
        <w:rPr>
          <w:rFonts w:cs="Times New Roman"/>
          <w:szCs w:val="24"/>
        </w:rPr>
        <w:t xml:space="preserve">the changes </w:t>
      </w:r>
      <w:r w:rsidR="00D94742">
        <w:rPr>
          <w:rFonts w:cs="Times New Roman"/>
          <w:szCs w:val="24"/>
        </w:rPr>
        <w:t>in the</w:t>
      </w:r>
      <w:r w:rsidRPr="00B15DCB">
        <w:rPr>
          <w:rFonts w:cs="Times New Roman"/>
          <w:szCs w:val="24"/>
        </w:rPr>
        <w:t xml:space="preserve"> repair mechanism of astrocytes and non-astrocytes </w:t>
      </w:r>
      <w:r w:rsidR="00D94742">
        <w:rPr>
          <w:rFonts w:cs="Times New Roman"/>
          <w:szCs w:val="24"/>
        </w:rPr>
        <w:t>during</w:t>
      </w:r>
      <w:r w:rsidRPr="00B15DCB">
        <w:rPr>
          <w:rFonts w:cs="Times New Roman"/>
          <w:szCs w:val="24"/>
        </w:rPr>
        <w:t xml:space="preserve"> </w:t>
      </w:r>
      <w:r w:rsidR="00CE3565" w:rsidRPr="00B15DCB">
        <w:rPr>
          <w:rFonts w:cs="Times New Roman"/>
          <w:szCs w:val="24"/>
        </w:rPr>
        <w:t>SCI</w:t>
      </w:r>
      <w:r w:rsidRPr="00B15DCB">
        <w:rPr>
          <w:rFonts w:cs="Times New Roman"/>
          <w:szCs w:val="24"/>
        </w:rPr>
        <w:t xml:space="preserve"> repair, we analyzed the differential expression of astrocytes and non-astrocytes based on microarray data. The integration results showed that 4937 differentially expressed genes were identified. We believe that these differentially expressed genes are related to the repair mechanism of </w:t>
      </w:r>
      <w:r w:rsidR="00CE3565" w:rsidRPr="00B15DCB">
        <w:rPr>
          <w:rFonts w:cs="Times New Roman"/>
          <w:szCs w:val="24"/>
        </w:rPr>
        <w:t>SCI</w:t>
      </w:r>
      <w:r w:rsidRPr="00B15DCB">
        <w:rPr>
          <w:rFonts w:cs="Times New Roman"/>
          <w:szCs w:val="24"/>
        </w:rPr>
        <w:t>.</w:t>
      </w:r>
    </w:p>
    <w:p w14:paraId="639978E1" w14:textId="77777777" w:rsidR="00D45BA3" w:rsidRPr="00B15DCB" w:rsidRDefault="00D45BA3" w:rsidP="00660398">
      <w:pPr>
        <w:rPr>
          <w:rFonts w:cs="Times New Roman"/>
          <w:szCs w:val="24"/>
        </w:rPr>
      </w:pPr>
    </w:p>
    <w:p w14:paraId="11BF2E60" w14:textId="77777777" w:rsidR="00660398" w:rsidRPr="00B15DCB" w:rsidRDefault="00660398" w:rsidP="00660398">
      <w:pPr>
        <w:pStyle w:val="2"/>
        <w:rPr>
          <w:szCs w:val="24"/>
        </w:rPr>
      </w:pPr>
      <w:r w:rsidRPr="00B15DCB">
        <w:rPr>
          <w:szCs w:val="24"/>
        </w:rPr>
        <w:t xml:space="preserve">Functional modules for identifying genes related to </w:t>
      </w:r>
      <w:r w:rsidR="00CE3565" w:rsidRPr="00B15DCB">
        <w:rPr>
          <w:szCs w:val="24"/>
        </w:rPr>
        <w:t>SCI</w:t>
      </w:r>
      <w:r w:rsidRPr="00B15DCB">
        <w:rPr>
          <w:szCs w:val="24"/>
        </w:rPr>
        <w:t xml:space="preserve"> repair</w:t>
      </w:r>
    </w:p>
    <w:p w14:paraId="6E62DC28" w14:textId="2A233877" w:rsidR="00660398" w:rsidRPr="00B15DCB" w:rsidRDefault="00660398" w:rsidP="00660398">
      <w:pPr>
        <w:rPr>
          <w:rFonts w:cs="Times New Roman"/>
          <w:szCs w:val="24"/>
        </w:rPr>
      </w:pPr>
      <w:r w:rsidRPr="00B15DCB">
        <w:rPr>
          <w:rFonts w:cs="Times New Roman"/>
          <w:szCs w:val="24"/>
        </w:rPr>
        <w:t xml:space="preserve">Firstly, the expression profile matrix was constructed based on 4937 differentially expressed genes and their interaction genes from </w:t>
      </w:r>
      <w:r w:rsidR="00CE3565" w:rsidRPr="00B15DCB">
        <w:rPr>
          <w:rFonts w:cs="Times New Roman"/>
          <w:szCs w:val="24"/>
        </w:rPr>
        <w:t>SCI</w:t>
      </w:r>
      <w:r w:rsidRPr="00B15DCB">
        <w:rPr>
          <w:rFonts w:cs="Times New Roman"/>
          <w:szCs w:val="24"/>
        </w:rPr>
        <w:t xml:space="preserve"> patients. Then, based on weighted gene co-expression network analysis, we observed significant grouping co-expression of these genes in disease samples. Modularization is a subsystem that deals with global complex systems and decomposes them into more detailed and orderly subsystems. Each subsystem has its own characteristics. For each element gene, a module is a set of genes with co-expression relationship, and the genes of the same module have the same expression behavior. On the other hand, each module also has certain interaction relationship</w:t>
      </w:r>
      <w:r w:rsidR="00D94742">
        <w:rPr>
          <w:rFonts w:cs="Times New Roman"/>
          <w:szCs w:val="24"/>
        </w:rPr>
        <w:t>s</w:t>
      </w:r>
      <w:r w:rsidRPr="00B15DCB">
        <w:rPr>
          <w:rFonts w:cs="Times New Roman"/>
          <w:szCs w:val="24"/>
        </w:rPr>
        <w:t xml:space="preserve">. The overall effect of these interaction relationships represents the global </w:t>
      </w:r>
      <w:r w:rsidR="00D45BA3" w:rsidRPr="00B15DCB">
        <w:rPr>
          <w:rFonts w:cs="Times New Roman"/>
          <w:szCs w:val="24"/>
        </w:rPr>
        <w:t>characteristics and</w:t>
      </w:r>
      <w:r w:rsidRPr="00B15DCB">
        <w:rPr>
          <w:rFonts w:cs="Times New Roman"/>
          <w:szCs w:val="24"/>
        </w:rPr>
        <w:t xml:space="preserve"> is the bridge for each element gene to play a role in the global network. Clustering the expression behavior of </w:t>
      </w:r>
      <w:r w:rsidR="00CE3565" w:rsidRPr="00B15DCB">
        <w:rPr>
          <w:rFonts w:cs="Times New Roman"/>
          <w:szCs w:val="24"/>
        </w:rPr>
        <w:t>SCI</w:t>
      </w:r>
      <w:r w:rsidRPr="00B15DCB">
        <w:rPr>
          <w:rFonts w:cs="Times New Roman"/>
          <w:szCs w:val="24"/>
        </w:rPr>
        <w:t xml:space="preserve"> in patients' samples into modules is helpful for us to observe the complex synergistic relationship between these genes from the perspective of expression behavior. Therefore, by identifying the co-expression group as a module, we obtained 19 functional impairment </w:t>
      </w:r>
      <w:r w:rsidRPr="00B15DCB">
        <w:rPr>
          <w:rFonts w:cs="Times New Roman"/>
          <w:szCs w:val="24"/>
        </w:rPr>
        <w:lastRenderedPageBreak/>
        <w:t xml:space="preserve">modules of </w:t>
      </w:r>
      <w:r w:rsidR="00CE3565" w:rsidRPr="00B15DCB">
        <w:rPr>
          <w:rFonts w:cs="Times New Roman"/>
          <w:szCs w:val="24"/>
        </w:rPr>
        <w:t>SCI</w:t>
      </w:r>
      <w:r w:rsidRPr="00B15DCB">
        <w:rPr>
          <w:rFonts w:cs="Times New Roman"/>
          <w:szCs w:val="24"/>
        </w:rPr>
        <w:t xml:space="preserve"> (Figure 1A, 1B). The key genes of each module were identified based on </w:t>
      </w:r>
      <w:r w:rsidR="00D94742">
        <w:rPr>
          <w:rFonts w:cs="Times New Roman"/>
          <w:szCs w:val="24"/>
        </w:rPr>
        <w:t xml:space="preserve">the </w:t>
      </w:r>
      <w:r w:rsidRPr="00B15DCB">
        <w:rPr>
          <w:rFonts w:cs="Times New Roman"/>
          <w:szCs w:val="24"/>
        </w:rPr>
        <w:t xml:space="preserve">functional impairment module, and the core genes with Sox13, Syt6 and so on were obtained. According to the correlation between module and phenotypic data, we can </w:t>
      </w:r>
      <w:r w:rsidR="00797249" w:rsidRPr="00B15DCB">
        <w:rPr>
          <w:rFonts w:cs="Times New Roman"/>
          <w:szCs w:val="24"/>
        </w:rPr>
        <w:t xml:space="preserve">conclude </w:t>
      </w:r>
      <w:r w:rsidRPr="00B15DCB">
        <w:rPr>
          <w:rFonts w:cs="Times New Roman"/>
          <w:szCs w:val="24"/>
        </w:rPr>
        <w:t xml:space="preserve">that MEturquoise, MEblue and MEbrown are related to the repair mechanism of astrocytes in </w:t>
      </w:r>
      <w:r w:rsidR="00CE3565" w:rsidRPr="00B15DCB">
        <w:rPr>
          <w:rFonts w:cs="Times New Roman"/>
          <w:szCs w:val="24"/>
        </w:rPr>
        <w:t>SCI</w:t>
      </w:r>
      <w:r w:rsidRPr="00B15DCB">
        <w:rPr>
          <w:rFonts w:cs="Times New Roman"/>
          <w:szCs w:val="24"/>
        </w:rPr>
        <w:t xml:space="preserve">, while MEtan is related to the repair mechanism of non-astrocytes in </w:t>
      </w:r>
      <w:r w:rsidR="00CE3565" w:rsidRPr="00B15DCB">
        <w:rPr>
          <w:rFonts w:cs="Times New Roman"/>
          <w:szCs w:val="24"/>
        </w:rPr>
        <w:t>SCI</w:t>
      </w:r>
      <w:r w:rsidRPr="00B15DCB">
        <w:rPr>
          <w:rFonts w:cs="Times New Roman"/>
          <w:szCs w:val="24"/>
        </w:rPr>
        <w:t xml:space="preserve"> (Figure 1C).</w:t>
      </w:r>
    </w:p>
    <w:p w14:paraId="61A4EF14" w14:textId="77777777" w:rsidR="00D45BA3" w:rsidRPr="00B15DCB" w:rsidRDefault="00D45BA3" w:rsidP="00660398">
      <w:pPr>
        <w:rPr>
          <w:rFonts w:cs="Times New Roman"/>
          <w:szCs w:val="24"/>
        </w:rPr>
      </w:pPr>
    </w:p>
    <w:p w14:paraId="0F74B88C" w14:textId="77777777" w:rsidR="00660398" w:rsidRPr="00B15DCB" w:rsidRDefault="00660398" w:rsidP="00660398">
      <w:pPr>
        <w:pStyle w:val="2"/>
        <w:rPr>
          <w:szCs w:val="24"/>
        </w:rPr>
      </w:pPr>
      <w:r w:rsidRPr="00B15DCB">
        <w:rPr>
          <w:szCs w:val="24"/>
        </w:rPr>
        <w:t xml:space="preserve">Functions and </w:t>
      </w:r>
      <w:r w:rsidR="00D45BA3" w:rsidRPr="00B15DCB">
        <w:rPr>
          <w:szCs w:val="24"/>
        </w:rPr>
        <w:t>pathways of interested gene participation</w:t>
      </w:r>
    </w:p>
    <w:p w14:paraId="0BD88404" w14:textId="28942AB1" w:rsidR="00660398" w:rsidRPr="00B15DCB" w:rsidRDefault="00660398" w:rsidP="00660398">
      <w:pPr>
        <w:rPr>
          <w:rFonts w:cs="Times New Roman"/>
          <w:szCs w:val="24"/>
        </w:rPr>
      </w:pPr>
      <w:r w:rsidRPr="00B15DCB">
        <w:rPr>
          <w:rFonts w:cs="Times New Roman"/>
          <w:szCs w:val="24"/>
        </w:rPr>
        <w:t>Function and pathway are important mediators of disease physiological response. Exploring the function and pathway of gene involvement in dysfunctional module</w:t>
      </w:r>
      <w:r w:rsidR="00D94742">
        <w:rPr>
          <w:rFonts w:cs="Times New Roman"/>
          <w:szCs w:val="24"/>
        </w:rPr>
        <w:t>s</w:t>
      </w:r>
      <w:r w:rsidRPr="00B15DCB">
        <w:rPr>
          <w:rFonts w:cs="Times New Roman"/>
          <w:szCs w:val="24"/>
        </w:rPr>
        <w:t xml:space="preserve"> is not only helpful to determine the upstream and downstream relationship of the same pathway gene in the module, but also helpful to establish the molecular bridge between module and disease in system biology, and to deepen the understanding of the potential molecular mechanism of disease. We analyzed the enrichment of GO function and KEGG pathway in 19 modules, and obtained 59518 biological processes</w:t>
      </w:r>
      <w:r w:rsidR="0087771B" w:rsidRPr="00B15DCB">
        <w:rPr>
          <w:rFonts w:cs="Times New Roman"/>
          <w:szCs w:val="24"/>
        </w:rPr>
        <w:t xml:space="preserve"> (Figure 2)</w:t>
      </w:r>
      <w:r w:rsidRPr="00B15DCB">
        <w:rPr>
          <w:rFonts w:cs="Times New Roman"/>
          <w:szCs w:val="24"/>
        </w:rPr>
        <w:t xml:space="preserve">, 6988 cell components, 11522 molecular functions and 3532 KEGG pathways. It was found that these functions </w:t>
      </w:r>
      <w:r w:rsidR="00797249" w:rsidRPr="00B15DCB">
        <w:rPr>
          <w:rFonts w:cs="Times New Roman"/>
          <w:szCs w:val="24"/>
        </w:rPr>
        <w:t xml:space="preserve">were </w:t>
      </w:r>
      <w:r w:rsidRPr="00B15DCB">
        <w:rPr>
          <w:rFonts w:cs="Times New Roman"/>
          <w:szCs w:val="24"/>
        </w:rPr>
        <w:t xml:space="preserve">mainly concentrated in reactive oxygen species, phosphoribose metabolism, regulation of T cell activation and T cell activation. On the other hand, the enrichment of KEGG pathway </w:t>
      </w:r>
      <w:r w:rsidR="00D94742">
        <w:rPr>
          <w:rFonts w:cs="Times New Roman"/>
          <w:szCs w:val="24"/>
        </w:rPr>
        <w:t>demonstrated</w:t>
      </w:r>
      <w:r w:rsidR="00797249" w:rsidRPr="00B15DCB">
        <w:rPr>
          <w:rFonts w:cs="Times New Roman"/>
          <w:szCs w:val="24"/>
        </w:rPr>
        <w:t xml:space="preserve"> </w:t>
      </w:r>
      <w:r w:rsidRPr="00B15DCB">
        <w:rPr>
          <w:rFonts w:cs="Times New Roman"/>
          <w:szCs w:val="24"/>
        </w:rPr>
        <w:t xml:space="preserve">that the differentially expressed genes of </w:t>
      </w:r>
      <w:r w:rsidR="00CE3565" w:rsidRPr="00B15DCB">
        <w:rPr>
          <w:rFonts w:cs="Times New Roman"/>
          <w:szCs w:val="24"/>
        </w:rPr>
        <w:t>SCI</w:t>
      </w:r>
      <w:r w:rsidRPr="00B15DCB">
        <w:rPr>
          <w:rFonts w:cs="Times New Roman"/>
          <w:szCs w:val="24"/>
        </w:rPr>
        <w:t xml:space="preserve"> </w:t>
      </w:r>
      <w:r w:rsidR="00797249" w:rsidRPr="00B15DCB">
        <w:rPr>
          <w:rFonts w:cs="Times New Roman"/>
          <w:szCs w:val="24"/>
        </w:rPr>
        <w:t xml:space="preserve">were </w:t>
      </w:r>
      <w:r w:rsidRPr="00B15DCB">
        <w:rPr>
          <w:rFonts w:cs="Times New Roman"/>
          <w:szCs w:val="24"/>
        </w:rPr>
        <w:t>mainly involved in MAPK, PI3K-Akt, Ras and other signaling pathways. Looking back at the overall situation, we integrate</w:t>
      </w:r>
      <w:r w:rsidR="00797249" w:rsidRPr="00B15DCB">
        <w:rPr>
          <w:rFonts w:cs="Times New Roman"/>
          <w:szCs w:val="24"/>
        </w:rPr>
        <w:t>d</w:t>
      </w:r>
      <w:r w:rsidRPr="00B15DCB">
        <w:rPr>
          <w:rFonts w:cs="Times New Roman"/>
          <w:szCs w:val="24"/>
        </w:rPr>
        <w:t xml:space="preserve"> 19 module networks and use</w:t>
      </w:r>
      <w:r w:rsidR="00797249" w:rsidRPr="00B15DCB">
        <w:rPr>
          <w:rFonts w:cs="Times New Roman"/>
          <w:szCs w:val="24"/>
        </w:rPr>
        <w:t>d</w:t>
      </w:r>
      <w:r w:rsidRPr="00B15DCB">
        <w:rPr>
          <w:rFonts w:cs="Times New Roman"/>
          <w:szCs w:val="24"/>
        </w:rPr>
        <w:t xml:space="preserve"> BinGO for circuit analysis (Figure 3).</w:t>
      </w:r>
    </w:p>
    <w:p w14:paraId="0C4D46ED" w14:textId="77777777" w:rsidR="00D45BA3" w:rsidRPr="00B15DCB" w:rsidRDefault="00D45BA3" w:rsidP="00660398">
      <w:pPr>
        <w:rPr>
          <w:rFonts w:cs="Times New Roman"/>
          <w:szCs w:val="24"/>
        </w:rPr>
      </w:pPr>
    </w:p>
    <w:p w14:paraId="0BA6B1CA" w14:textId="77777777" w:rsidR="00660398" w:rsidRPr="00B15DCB" w:rsidRDefault="00660398" w:rsidP="00660398">
      <w:pPr>
        <w:pStyle w:val="2"/>
        <w:rPr>
          <w:szCs w:val="24"/>
        </w:rPr>
      </w:pPr>
      <w:r w:rsidRPr="00B15DCB">
        <w:rPr>
          <w:szCs w:val="24"/>
        </w:rPr>
        <w:t xml:space="preserve">TF and ncRNA </w:t>
      </w:r>
      <w:r w:rsidR="00D45BA3" w:rsidRPr="00B15DCB">
        <w:rPr>
          <w:szCs w:val="24"/>
        </w:rPr>
        <w:t xml:space="preserve">driving modules related </w:t>
      </w:r>
      <w:r w:rsidRPr="00B15DCB">
        <w:rPr>
          <w:szCs w:val="24"/>
        </w:rPr>
        <w:t xml:space="preserve">to </w:t>
      </w:r>
      <w:r w:rsidR="00CE3565" w:rsidRPr="00B15DCB">
        <w:rPr>
          <w:szCs w:val="24"/>
        </w:rPr>
        <w:t>SCI</w:t>
      </w:r>
      <w:r w:rsidRPr="00B15DCB">
        <w:rPr>
          <w:szCs w:val="24"/>
        </w:rPr>
        <w:t xml:space="preserve"> </w:t>
      </w:r>
      <w:r w:rsidR="00D45BA3" w:rsidRPr="00B15DCB">
        <w:rPr>
          <w:szCs w:val="24"/>
        </w:rPr>
        <w:t>repair</w:t>
      </w:r>
    </w:p>
    <w:p w14:paraId="14FF54FF" w14:textId="60934ED3" w:rsidR="00660398" w:rsidRPr="00B15DCB" w:rsidRDefault="00660398" w:rsidP="00660398">
      <w:pPr>
        <w:rPr>
          <w:rFonts w:cs="Times New Roman"/>
          <w:szCs w:val="24"/>
        </w:rPr>
      </w:pPr>
      <w:r w:rsidRPr="00B15DCB">
        <w:rPr>
          <w:rFonts w:cs="Times New Roman"/>
          <w:szCs w:val="24"/>
        </w:rPr>
        <w:t xml:space="preserve">From the perspective of systems biology and genetics, gene transcription and post-transcriptional regulation have been considered key regulators of disease occurrence and development, and </w:t>
      </w:r>
      <w:r w:rsidR="00487834">
        <w:rPr>
          <w:rFonts w:cs="Times New Roman"/>
          <w:szCs w:val="24"/>
        </w:rPr>
        <w:t>TF</w:t>
      </w:r>
      <w:r w:rsidRPr="00B15DCB">
        <w:rPr>
          <w:rFonts w:cs="Times New Roman"/>
          <w:szCs w:val="24"/>
        </w:rPr>
        <w:t xml:space="preserve"> and ncRNA are common regulators of </w:t>
      </w:r>
      <w:r w:rsidRPr="00B15DCB">
        <w:rPr>
          <w:rFonts w:cs="Times New Roman"/>
          <w:szCs w:val="24"/>
        </w:rPr>
        <w:lastRenderedPageBreak/>
        <w:t xml:space="preserve">expression and function. Although many biologists have paid attention to the regulation of single or several TF and ncRNA on the repair process of </w:t>
      </w:r>
      <w:r w:rsidR="00CE3565" w:rsidRPr="00B15DCB">
        <w:rPr>
          <w:rFonts w:cs="Times New Roman"/>
          <w:szCs w:val="24"/>
        </w:rPr>
        <w:t>SCI</w:t>
      </w:r>
      <w:r w:rsidRPr="00B15DCB">
        <w:rPr>
          <w:rFonts w:cs="Times New Roman"/>
          <w:szCs w:val="24"/>
        </w:rPr>
        <w:t>, few studies have focused on their overall effects on dysfunctional mechanisms and their bridging role in the</w:t>
      </w:r>
      <w:r w:rsidR="00D94742">
        <w:rPr>
          <w:rFonts w:cs="Times New Roman"/>
          <w:szCs w:val="24"/>
        </w:rPr>
        <w:t>ir</w:t>
      </w:r>
      <w:r w:rsidRPr="00B15DCB">
        <w:rPr>
          <w:rFonts w:cs="Times New Roman"/>
          <w:szCs w:val="24"/>
        </w:rPr>
        <w:t xml:space="preserve"> development. Therefore, in this study, we conducted pivot analysis of the common modules based on the targeting regulation relationship between TF and ncRNA to </w:t>
      </w:r>
      <w:r w:rsidR="00D94742">
        <w:rPr>
          <w:rFonts w:cs="Times New Roman"/>
          <w:szCs w:val="24"/>
        </w:rPr>
        <w:t>determine</w:t>
      </w:r>
      <w:r w:rsidRPr="00B15DCB">
        <w:rPr>
          <w:rFonts w:cs="Times New Roman"/>
          <w:szCs w:val="24"/>
        </w:rPr>
        <w:t xml:space="preserve"> the key transcriptional regulators regulating the repair process of </w:t>
      </w:r>
      <w:r w:rsidR="00CE3565" w:rsidRPr="00B15DCB">
        <w:rPr>
          <w:rFonts w:cs="Times New Roman"/>
          <w:szCs w:val="24"/>
        </w:rPr>
        <w:t>SCI</w:t>
      </w:r>
      <w:r w:rsidRPr="00B15DCB">
        <w:rPr>
          <w:rFonts w:cs="Times New Roman"/>
          <w:szCs w:val="24"/>
        </w:rPr>
        <w:t xml:space="preserve">. The predicted results showed that 173 ncRNAs involved 210 ncRNA-module regulatory pairs and 59 </w:t>
      </w:r>
      <w:r w:rsidR="00487834">
        <w:rPr>
          <w:rFonts w:cs="Times New Roman"/>
          <w:szCs w:val="24"/>
        </w:rPr>
        <w:t>TF</w:t>
      </w:r>
      <w:r w:rsidRPr="00B15DCB">
        <w:rPr>
          <w:rFonts w:cs="Times New Roman"/>
          <w:szCs w:val="24"/>
        </w:rPr>
        <w:t xml:space="preserve"> involved 66 TF-module target pairs. These results were introduced into Cytoscape to observe the regulation of regulatory factors in dysfunctional modules. In addition, the number of pivot regulatory modules was statistically analyzed, and the dysfunctional modules with the most regulation of ncRNA (miR-758-3p) and TF (Nfkb1, Sp1) were obtained. These </w:t>
      </w:r>
      <w:r w:rsidR="00487834">
        <w:rPr>
          <w:rFonts w:cs="Times New Roman"/>
          <w:szCs w:val="24"/>
        </w:rPr>
        <w:t>TF</w:t>
      </w:r>
      <w:r w:rsidRPr="00B15DCB">
        <w:rPr>
          <w:rFonts w:cs="Times New Roman"/>
          <w:szCs w:val="24"/>
        </w:rPr>
        <w:t xml:space="preserve"> and ncRNA may regulate the repair process of </w:t>
      </w:r>
      <w:r w:rsidR="00CE3565" w:rsidRPr="00B15DCB">
        <w:rPr>
          <w:rFonts w:cs="Times New Roman"/>
          <w:szCs w:val="24"/>
        </w:rPr>
        <w:t>SCI</w:t>
      </w:r>
      <w:r w:rsidRPr="00B15DCB">
        <w:rPr>
          <w:rFonts w:cs="Times New Roman"/>
          <w:szCs w:val="24"/>
        </w:rPr>
        <w:t xml:space="preserve"> by mediating dysfunctional modules. Therefore, we identified these potential regulators as dysfunctional molecules in the repair process of </w:t>
      </w:r>
      <w:r w:rsidR="00CE3565" w:rsidRPr="00B15DCB">
        <w:rPr>
          <w:rFonts w:cs="Times New Roman"/>
          <w:szCs w:val="24"/>
        </w:rPr>
        <w:t>SCI</w:t>
      </w:r>
      <w:r w:rsidRPr="00B15DCB">
        <w:rPr>
          <w:rFonts w:cs="Times New Roman"/>
          <w:szCs w:val="24"/>
        </w:rPr>
        <w:t>. Finally, by constructing a comprehensive landscape of astrocyte</w:t>
      </w:r>
      <w:r w:rsidR="009209EB">
        <w:rPr>
          <w:rFonts w:cs="Times New Roman"/>
          <w:szCs w:val="24"/>
        </w:rPr>
        <w:t>s</w:t>
      </w:r>
      <w:r w:rsidRPr="00B15DCB">
        <w:rPr>
          <w:rFonts w:cs="Times New Roman"/>
          <w:szCs w:val="24"/>
        </w:rPr>
        <w:t xml:space="preserve"> and non-astrocyte</w:t>
      </w:r>
      <w:r w:rsidR="009209EB">
        <w:rPr>
          <w:rFonts w:cs="Times New Roman"/>
          <w:szCs w:val="24"/>
        </w:rPr>
        <w:t>s</w:t>
      </w:r>
      <w:r w:rsidRPr="00B15DCB">
        <w:rPr>
          <w:rFonts w:cs="Times New Roman"/>
          <w:szCs w:val="24"/>
        </w:rPr>
        <w:t xml:space="preserve"> in the repair mechanism of </w:t>
      </w:r>
      <w:r w:rsidR="00CE3565" w:rsidRPr="00B15DCB">
        <w:rPr>
          <w:rFonts w:cs="Times New Roman"/>
          <w:szCs w:val="24"/>
        </w:rPr>
        <w:t>SCI</w:t>
      </w:r>
      <w:r w:rsidRPr="00B15DCB">
        <w:rPr>
          <w:rFonts w:cs="Times New Roman"/>
          <w:szCs w:val="24"/>
        </w:rPr>
        <w:t>, we found that the key gene Lrrtm2 of ncRNA RNA RNA RNA RNA micro344d-3p regulation module 3 and Rest of microRNA-302b-3p regulation module 19. Rest is a key gene as well as a TF.</w:t>
      </w:r>
    </w:p>
    <w:p w14:paraId="226C8079" w14:textId="77777777" w:rsidR="00D45BA3" w:rsidRPr="00B15DCB" w:rsidRDefault="00D45BA3" w:rsidP="00D45BA3">
      <w:pPr>
        <w:rPr>
          <w:rFonts w:cs="Times New Roman"/>
          <w:szCs w:val="24"/>
        </w:rPr>
      </w:pPr>
    </w:p>
    <w:p w14:paraId="37896086" w14:textId="77777777" w:rsidR="00D45BA3" w:rsidRPr="00B15DCB" w:rsidRDefault="00D45BA3" w:rsidP="00D45BA3">
      <w:pPr>
        <w:adjustRightInd w:val="0"/>
        <w:snapToGrid w:val="0"/>
        <w:rPr>
          <w:rFonts w:cstheme="minorHAnsi"/>
          <w:b/>
          <w:szCs w:val="24"/>
          <w:u w:val="single"/>
        </w:rPr>
      </w:pPr>
      <w:r w:rsidRPr="00B15DCB">
        <w:rPr>
          <w:b/>
          <w:szCs w:val="24"/>
          <w:u w:val="single"/>
        </w:rPr>
        <w:t>DISCUSSION</w:t>
      </w:r>
    </w:p>
    <w:p w14:paraId="2C48C1DB" w14:textId="22278007" w:rsidR="00660398" w:rsidRPr="00B15DCB" w:rsidRDefault="00CE3565" w:rsidP="00660398">
      <w:pPr>
        <w:rPr>
          <w:rFonts w:cs="Times New Roman"/>
          <w:szCs w:val="24"/>
        </w:rPr>
      </w:pPr>
      <w:r w:rsidRPr="00B15DCB">
        <w:rPr>
          <w:rFonts w:cs="Times New Roman"/>
          <w:szCs w:val="24"/>
        </w:rPr>
        <w:t>SCI</w:t>
      </w:r>
      <w:r w:rsidRPr="00B15DCB" w:rsidDel="00CE3565">
        <w:rPr>
          <w:rFonts w:cs="Times New Roman"/>
          <w:szCs w:val="24"/>
        </w:rPr>
        <w:t xml:space="preserve"> </w:t>
      </w:r>
      <w:r w:rsidR="00660398" w:rsidRPr="00B15DCB">
        <w:rPr>
          <w:rFonts w:cs="Times New Roman"/>
          <w:szCs w:val="24"/>
        </w:rPr>
        <w:t>is a destructive acute nervous system disease, with loss of function and poor long-term prognosis,</w:t>
      </w:r>
      <w:r w:rsidR="00B4502E" w:rsidRPr="00B15DCB">
        <w:rPr>
          <w:rFonts w:cs="Times New Roman"/>
          <w:szCs w:val="24"/>
        </w:rPr>
        <w:t xml:space="preserve"> which is</w:t>
      </w:r>
      <w:r w:rsidR="00660398" w:rsidRPr="00B15DCB">
        <w:rPr>
          <w:rFonts w:cs="Times New Roman"/>
          <w:szCs w:val="24"/>
        </w:rPr>
        <w:t xml:space="preserve"> usually associated with loss of motor and sensory function and</w:t>
      </w:r>
      <w:r w:rsidR="002072C8">
        <w:rPr>
          <w:rFonts w:cs="Times New Roman"/>
          <w:szCs w:val="24"/>
        </w:rPr>
        <w:t>,</w:t>
      </w:r>
      <w:r w:rsidR="00660398" w:rsidRPr="00B15DCB">
        <w:rPr>
          <w:rFonts w:cs="Times New Roman"/>
          <w:szCs w:val="24"/>
        </w:rPr>
        <w:t xml:space="preserve"> sexual dysfunction</w:t>
      </w:r>
      <w:r w:rsidR="00CA5CA6" w:rsidRPr="00B15DCB">
        <w:rPr>
          <w:rFonts w:cs="Times New Roman"/>
          <w:szCs w:val="24"/>
        </w:rPr>
        <w:fldChar w:fldCharType="begin">
          <w:fldData xml:space="preserve">PEVuZE5vdGU+PENpdGU+PEF1dGhvcj5TdGFoZWw8L0F1dGhvcj48WWVhcj4yMDEyPC9ZZWFyPjxS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TdGFoZWw8L0F1dGhvcj48WWVhcj4yMDEyPC9ZZWFyPjxS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3,24]</w:t>
      </w:r>
      <w:r w:rsidR="00CA5CA6" w:rsidRPr="00B15DCB">
        <w:rPr>
          <w:rFonts w:cs="Times New Roman"/>
          <w:szCs w:val="24"/>
        </w:rPr>
        <w:fldChar w:fldCharType="end"/>
      </w:r>
      <w:r w:rsidR="00660398" w:rsidRPr="00B15DCB">
        <w:rPr>
          <w:rFonts w:cs="Times New Roman"/>
          <w:szCs w:val="24"/>
        </w:rPr>
        <w:t xml:space="preserve">. At present, </w:t>
      </w:r>
      <w:r w:rsidRPr="00B15DCB">
        <w:rPr>
          <w:rFonts w:cs="Times New Roman"/>
          <w:szCs w:val="24"/>
        </w:rPr>
        <w:t>SCI</w:t>
      </w:r>
      <w:r w:rsidR="00660398" w:rsidRPr="00B15DCB">
        <w:rPr>
          <w:rFonts w:cs="Times New Roman"/>
          <w:szCs w:val="24"/>
        </w:rPr>
        <w:t xml:space="preserve"> is </w:t>
      </w:r>
      <w:r w:rsidR="002072C8">
        <w:rPr>
          <w:rFonts w:cs="Times New Roman"/>
          <w:szCs w:val="24"/>
        </w:rPr>
        <w:t>a major</w:t>
      </w:r>
      <w:r w:rsidR="00660398" w:rsidRPr="00B15DCB">
        <w:rPr>
          <w:rFonts w:cs="Times New Roman"/>
          <w:szCs w:val="24"/>
        </w:rPr>
        <w:t xml:space="preserve"> medical problem world</w:t>
      </w:r>
      <w:r w:rsidR="002072C8">
        <w:rPr>
          <w:rFonts w:cs="Times New Roman"/>
          <w:szCs w:val="24"/>
        </w:rPr>
        <w:t>wide</w:t>
      </w:r>
      <w:r w:rsidR="00CA5CA6" w:rsidRPr="00B15DCB">
        <w:rPr>
          <w:rFonts w:cs="Times New Roman"/>
          <w:szCs w:val="24"/>
        </w:rPr>
        <w:fldChar w:fldCharType="begin">
          <w:fldData xml:space="preserve">PEVuZE5vdGU+PENpdGU+PEF1dGhvcj5WZWVyYXZhbGxpPC9BdXRob3I+PFllYXI+MjAxMjwvWWVh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IyNTEtNjI8L3BhZ2Vz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WZWVyYXZhbGxpPC9BdXRob3I+PFllYXI+MjAxMjwvWWVh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5]</w:t>
      </w:r>
      <w:r w:rsidR="00CA5CA6" w:rsidRPr="00B15DCB">
        <w:rPr>
          <w:rFonts w:cs="Times New Roman"/>
          <w:szCs w:val="24"/>
        </w:rPr>
        <w:fldChar w:fldCharType="end"/>
      </w:r>
      <w:r w:rsidR="00660398" w:rsidRPr="00B15DCB">
        <w:rPr>
          <w:rFonts w:cs="Times New Roman"/>
          <w:szCs w:val="24"/>
        </w:rPr>
        <w:t xml:space="preserve">. It has been found that astrocytes around lesions become reactive after traumatic injury of the central nervous system, including </w:t>
      </w:r>
      <w:r w:rsidRPr="00B15DCB">
        <w:rPr>
          <w:rFonts w:cs="Times New Roman"/>
          <w:szCs w:val="24"/>
        </w:rPr>
        <w:t>SCI</w:t>
      </w:r>
      <w:r w:rsidR="00660398" w:rsidRPr="00B15DCB">
        <w:rPr>
          <w:rFonts w:cs="Times New Roman"/>
          <w:szCs w:val="24"/>
        </w:rPr>
        <w:t xml:space="preserve">, and usually undergo hypertrophy and elongation. These reactive astrocytes migrate to the heart and contribute to the tissue repair </w:t>
      </w:r>
      <w:r w:rsidR="00660398" w:rsidRPr="00B15DCB">
        <w:rPr>
          <w:rFonts w:cs="Times New Roman"/>
          <w:szCs w:val="24"/>
        </w:rPr>
        <w:lastRenderedPageBreak/>
        <w:t>process</w:t>
      </w:r>
      <w:r w:rsidR="00CA5CA6" w:rsidRPr="00B15DCB">
        <w:rPr>
          <w:rFonts w:cs="Times New Roman"/>
          <w:szCs w:val="24"/>
        </w:rPr>
        <w:fldChar w:fldCharType="begin">
          <w:fldData xml:space="preserve">PEVuZE5vdGU+PENpdGU+PEF1dGhvcj5Pa2FkYTwvQXV0aG9yPjxZZWFyPjIwMTg8L1llYXI+PFJl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Pa2FkYTwvQXV0aG9yPjxZZWFyPjIwMTg8L1llYXI+PFJl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6]</w:t>
      </w:r>
      <w:r w:rsidR="00CA5CA6" w:rsidRPr="00B15DCB">
        <w:rPr>
          <w:rFonts w:cs="Times New Roman"/>
          <w:szCs w:val="24"/>
        </w:rPr>
        <w:fldChar w:fldCharType="end"/>
      </w:r>
      <w:r w:rsidR="00660398" w:rsidRPr="00B15DCB">
        <w:rPr>
          <w:rFonts w:cs="Times New Roman"/>
          <w:szCs w:val="24"/>
        </w:rPr>
        <w:t xml:space="preserve">. In this study, we collected genes of astrocytes or non-astrocytes from SCI lesions in the NCBI Gene Expression Omnibus database. Based on their differentially expressed gene profiles, the functional modules of repair genes of </w:t>
      </w:r>
      <w:r w:rsidR="00B4502E" w:rsidRPr="00B15DCB">
        <w:rPr>
          <w:rFonts w:cs="Times New Roman"/>
          <w:szCs w:val="24"/>
        </w:rPr>
        <w:t>SCI</w:t>
      </w:r>
      <w:r w:rsidR="00660398" w:rsidRPr="00B15DCB">
        <w:rPr>
          <w:rFonts w:cs="Times New Roman"/>
          <w:szCs w:val="24"/>
        </w:rPr>
        <w:t xml:space="preserve"> were analyzed in order to further understand the repair mechanism of astrocytes and non-astrocytes in </w:t>
      </w:r>
      <w:r w:rsidR="00B4502E" w:rsidRPr="00B15DCB">
        <w:rPr>
          <w:rFonts w:cs="Times New Roman"/>
          <w:szCs w:val="24"/>
        </w:rPr>
        <w:t>SCI</w:t>
      </w:r>
      <w:r w:rsidR="00660398" w:rsidRPr="00B15DCB">
        <w:rPr>
          <w:rFonts w:cs="Times New Roman"/>
          <w:szCs w:val="24"/>
        </w:rPr>
        <w:t xml:space="preserve">. At the module level, modules are significantly involved in reactive oxygen species, phosphoribose metabolism, T cell activation and T cell activation. </w:t>
      </w:r>
      <w:r w:rsidR="002072C8">
        <w:rPr>
          <w:rFonts w:cs="Times New Roman"/>
          <w:szCs w:val="24"/>
        </w:rPr>
        <w:t>In addition</w:t>
      </w:r>
      <w:r w:rsidR="00660398" w:rsidRPr="00B15DCB">
        <w:rPr>
          <w:rFonts w:cs="Times New Roman"/>
          <w:szCs w:val="24"/>
        </w:rPr>
        <w:t xml:space="preserve">, </w:t>
      </w:r>
      <w:r w:rsidR="002072C8">
        <w:rPr>
          <w:rFonts w:cs="Times New Roman"/>
          <w:szCs w:val="24"/>
        </w:rPr>
        <w:t>they</w:t>
      </w:r>
      <w:r w:rsidR="00660398" w:rsidRPr="00B15DCB">
        <w:rPr>
          <w:rFonts w:cs="Times New Roman"/>
          <w:szCs w:val="24"/>
        </w:rPr>
        <w:t xml:space="preserve"> also participate in the signaling pathways of MAPK, PI3K-Akt, Ras, endocytosis and human T-cell leukemia virus 1 infection. Resveratrol is an antioxidant that </w:t>
      </w:r>
      <w:r w:rsidR="002072C8">
        <w:rPr>
          <w:rFonts w:cs="Times New Roman"/>
          <w:szCs w:val="24"/>
        </w:rPr>
        <w:t xml:space="preserve">has a </w:t>
      </w:r>
      <w:r w:rsidR="00660398" w:rsidRPr="00B15DCB">
        <w:rPr>
          <w:rFonts w:cs="Times New Roman"/>
          <w:szCs w:val="24"/>
        </w:rPr>
        <w:t>protect</w:t>
      </w:r>
      <w:r w:rsidR="002072C8">
        <w:rPr>
          <w:rFonts w:cs="Times New Roman"/>
          <w:szCs w:val="24"/>
        </w:rPr>
        <w:t>ive effect in rat</w:t>
      </w:r>
      <w:r w:rsidR="00660398" w:rsidRPr="00B15DCB">
        <w:rPr>
          <w:rFonts w:cs="Times New Roman"/>
          <w:szCs w:val="24"/>
        </w:rPr>
        <w:t xml:space="preserve"> </w:t>
      </w:r>
      <w:r w:rsidR="00B4502E" w:rsidRPr="00B15DCB">
        <w:rPr>
          <w:rFonts w:cs="Times New Roman"/>
          <w:szCs w:val="24"/>
        </w:rPr>
        <w:t>SCI</w:t>
      </w:r>
      <w:r w:rsidR="00B4502E" w:rsidRPr="00B15DCB" w:rsidDel="00B4502E">
        <w:rPr>
          <w:rFonts w:cs="Times New Roman"/>
          <w:szCs w:val="24"/>
        </w:rPr>
        <w:t xml:space="preserve"> </w:t>
      </w:r>
      <w:r w:rsidR="00660398" w:rsidRPr="00B15DCB">
        <w:rPr>
          <w:rFonts w:cs="Times New Roman"/>
          <w:szCs w:val="24"/>
        </w:rPr>
        <w:t xml:space="preserve">by inhibiting the MAPK pathway. </w:t>
      </w:r>
      <w:r w:rsidR="002072C8">
        <w:rPr>
          <w:rFonts w:cs="Times New Roman"/>
          <w:szCs w:val="24"/>
        </w:rPr>
        <w:t>S</w:t>
      </w:r>
      <w:r w:rsidR="00660398" w:rsidRPr="00B15DCB">
        <w:rPr>
          <w:rFonts w:cs="Times New Roman"/>
          <w:szCs w:val="24"/>
        </w:rPr>
        <w:t xml:space="preserve">ome studies have </w:t>
      </w:r>
      <w:r w:rsidR="002072C8">
        <w:rPr>
          <w:rFonts w:cs="Times New Roman"/>
          <w:szCs w:val="24"/>
        </w:rPr>
        <w:t xml:space="preserve">also </w:t>
      </w:r>
      <w:r w:rsidR="00660398" w:rsidRPr="00B15DCB">
        <w:rPr>
          <w:rFonts w:cs="Times New Roman"/>
          <w:szCs w:val="24"/>
        </w:rPr>
        <w:t xml:space="preserve">shown that </w:t>
      </w:r>
      <w:r w:rsidR="00B4502E" w:rsidRPr="00B15DCB">
        <w:rPr>
          <w:rFonts w:cs="Times New Roman"/>
          <w:szCs w:val="24"/>
        </w:rPr>
        <w:t xml:space="preserve">through </w:t>
      </w:r>
      <w:r w:rsidR="00660398" w:rsidRPr="00B15DCB">
        <w:rPr>
          <w:rFonts w:cs="Times New Roman"/>
          <w:szCs w:val="24"/>
        </w:rPr>
        <w:t>inhibit</w:t>
      </w:r>
      <w:r w:rsidR="00B4502E" w:rsidRPr="00B15DCB">
        <w:rPr>
          <w:rFonts w:cs="Times New Roman"/>
          <w:szCs w:val="24"/>
        </w:rPr>
        <w:t>ion of</w:t>
      </w:r>
      <w:r w:rsidR="00660398" w:rsidRPr="00B15DCB">
        <w:rPr>
          <w:rFonts w:cs="Times New Roman"/>
          <w:szCs w:val="24"/>
        </w:rPr>
        <w:t xml:space="preserve"> EGFR/MAPK, microglia activation and related cytokines can be inhibited, and secondary injury related to neuroinflammation can be reduced, thus providing neuroprotection </w:t>
      </w:r>
      <w:r w:rsidR="002072C8">
        <w:rPr>
          <w:rFonts w:cs="Times New Roman"/>
          <w:szCs w:val="24"/>
        </w:rPr>
        <w:t>in</w:t>
      </w:r>
      <w:r w:rsidR="00660398" w:rsidRPr="00B15DCB">
        <w:rPr>
          <w:rFonts w:cs="Times New Roman"/>
          <w:szCs w:val="24"/>
        </w:rPr>
        <w:t xml:space="preserve"> SCI rats</w:t>
      </w:r>
      <w:r w:rsidR="00CA5CA6" w:rsidRPr="00B15DCB">
        <w:rPr>
          <w:rFonts w:cs="Times New Roman"/>
          <w:szCs w:val="24"/>
        </w:rPr>
        <w:fldChar w:fldCharType="begin">
          <w:fldData xml:space="preserve">PEVuZE5vdGU+PENpdGU+PEF1dGhvcj5RdTwvQXV0aG9yPjxZZWFyPjIwMTI8L1llYXI+PFJlY051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RdTwvQXV0aG9yPjxZZWFyPjIwMTI8L1llYXI+PFJlY051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7]</w:t>
      </w:r>
      <w:r w:rsidR="00CA5CA6" w:rsidRPr="00B15DCB">
        <w:rPr>
          <w:rFonts w:cs="Times New Roman"/>
          <w:szCs w:val="24"/>
        </w:rPr>
        <w:fldChar w:fldCharType="end"/>
      </w:r>
      <w:r w:rsidR="00660398" w:rsidRPr="00B15DCB">
        <w:rPr>
          <w:rFonts w:cs="Times New Roman"/>
          <w:szCs w:val="24"/>
        </w:rPr>
        <w:t xml:space="preserve">. Fibroblast growth factor 10 derived from neurons and microglia/macrophages activates the signal transduction of fibroblast growth factor 2/PI3K/Akt and inhibits microglia/macrophages TLR4/NF-kappa B-dependent neuroinflammation to improve functional recovery after </w:t>
      </w:r>
      <w:r w:rsidRPr="00B15DCB">
        <w:rPr>
          <w:rFonts w:cs="Times New Roman"/>
          <w:szCs w:val="24"/>
        </w:rPr>
        <w:t>SCI</w:t>
      </w:r>
      <w:r w:rsidR="00CA5CA6" w:rsidRPr="00B15DCB">
        <w:rPr>
          <w:rFonts w:cs="Times New Roman"/>
          <w:szCs w:val="24"/>
        </w:rPr>
        <w:fldChar w:fldCharType="begin">
          <w:fldData xml:space="preserve">PEVuZE5vdGU+PENpdGU+PEF1dGhvcj5DaGVuPC9BdXRob3I+PFllYXI+MjAxNzwvWWVhcj48UmVj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zA5MDwv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DaGVuPC9BdXRob3I+PFllYXI+MjAxNzwvWWVhcj48UmVj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8]</w:t>
      </w:r>
      <w:r w:rsidR="00CA5CA6" w:rsidRPr="00B15DCB">
        <w:rPr>
          <w:rFonts w:cs="Times New Roman"/>
          <w:szCs w:val="24"/>
        </w:rPr>
        <w:fldChar w:fldCharType="end"/>
      </w:r>
      <w:r w:rsidR="00660398" w:rsidRPr="00B15DCB">
        <w:rPr>
          <w:rFonts w:cs="Times New Roman"/>
          <w:szCs w:val="24"/>
        </w:rPr>
        <w:t xml:space="preserve">. There is evidence that activation of </w:t>
      </w:r>
      <w:r w:rsidR="00C62C4F">
        <w:rPr>
          <w:rFonts w:cs="Times New Roman"/>
          <w:szCs w:val="24"/>
        </w:rPr>
        <w:t xml:space="preserve">the </w:t>
      </w:r>
      <w:r w:rsidR="00660398" w:rsidRPr="00B15DCB">
        <w:rPr>
          <w:rFonts w:cs="Times New Roman"/>
          <w:szCs w:val="24"/>
        </w:rPr>
        <w:t xml:space="preserve">PI3K/Akt/mTOR signaling pathway is associated with glial scar formation after </w:t>
      </w:r>
      <w:r w:rsidRPr="00B15DCB">
        <w:rPr>
          <w:rFonts w:cs="Times New Roman"/>
          <w:szCs w:val="24"/>
        </w:rPr>
        <w:t>SCI</w:t>
      </w:r>
      <w:r w:rsidR="00CA5CA6" w:rsidRPr="00B15DCB">
        <w:rPr>
          <w:rFonts w:cs="Times New Roman"/>
          <w:szCs w:val="24"/>
        </w:rPr>
        <w:fldChar w:fldCharType="begin">
          <w:fldData xml:space="preserve">PEVuZE5vdGU+PENpdGU+PEF1dGhvcj5DaGVuPC9BdXRob3I+PFllYXI+MjAxNjwvWWVhcj48UmVj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I3LTQxPC9wYWdlcz48dm9sdW1lPjI3ODwvdm9sdW1l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DaGVuPC9BdXRob3I+PFllYXI+MjAxNjwvWWVhcj48UmVj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29]</w:t>
      </w:r>
      <w:r w:rsidR="00CA5CA6" w:rsidRPr="00B15DCB">
        <w:rPr>
          <w:rFonts w:cs="Times New Roman"/>
          <w:szCs w:val="24"/>
        </w:rPr>
        <w:fldChar w:fldCharType="end"/>
      </w:r>
      <w:r w:rsidR="00660398" w:rsidRPr="00B15DCB">
        <w:rPr>
          <w:rFonts w:cs="Times New Roman"/>
          <w:szCs w:val="24"/>
        </w:rPr>
        <w:t>. In addition, studies have shown that Ras/Raf/ERK1/2 signal</w:t>
      </w:r>
      <w:r w:rsidR="00C62C4F">
        <w:rPr>
          <w:rFonts w:cs="Times New Roman"/>
          <w:szCs w:val="24"/>
        </w:rPr>
        <w:t>ing</w:t>
      </w:r>
      <w:r w:rsidR="00660398" w:rsidRPr="00B15DCB">
        <w:rPr>
          <w:rFonts w:cs="Times New Roman"/>
          <w:szCs w:val="24"/>
        </w:rPr>
        <w:t xml:space="preserve"> may be up-regulated in the injured spinal cord and participate in the recovery of </w:t>
      </w:r>
      <w:r w:rsidRPr="00B15DCB">
        <w:rPr>
          <w:rFonts w:cs="Times New Roman"/>
          <w:szCs w:val="24"/>
        </w:rPr>
        <w:t>SCI</w:t>
      </w:r>
      <w:r w:rsidR="00CA5CA6" w:rsidRPr="00B15DCB">
        <w:rPr>
          <w:rFonts w:cs="Times New Roman"/>
          <w:szCs w:val="24"/>
        </w:rPr>
        <w:fldChar w:fldCharType="begin"/>
      </w:r>
      <w:r w:rsidR="007052C5" w:rsidRPr="00B15DCB">
        <w:rPr>
          <w:rFonts w:cs="Times New Roman"/>
          <w:szCs w:val="24"/>
        </w:rPr>
        <w:instrText xml:space="preserve"> ADDIN EN.CITE &lt;EndNote&gt;&lt;Cite&gt;&lt;Author&gt;Liu&lt;/Author&gt;&lt;Year&gt;2015&lt;/Year&gt;&lt;RecNum&gt;717&lt;/RecNum&gt;&lt;DisplayText&gt;&lt;style face="superscript"&gt;[30]&lt;/style&gt;&lt;/DisplayText&gt;&lt;record&gt;&lt;rec-number&gt;717&lt;/rec-number&gt;&lt;foreign-keys&gt;&lt;key app="EN" db-id="vxt2rzxsk20femeezt35vvaqpadaxtptaxxs"&gt;717&lt;/key&gt;&lt;/foreign-keys&gt;&lt;ref-type name="Journal Article"&gt;17&lt;/ref-type&gt;&lt;contributors&gt;&lt;authors&gt;&lt;author&gt;Liu, T.&lt;/author&gt;&lt;author&gt;Cao, F. J.&lt;/author&gt;&lt;author&gt;Xu, D. D.&lt;/author&gt;&lt;author&gt;Xu, Y. Q.&lt;/author&gt;&lt;author&gt;Feng, S. Q.&lt;/author&gt;&lt;/authors&gt;&lt;/contributors&gt;&lt;auth-address&gt;Department of Orthopedics, General Hospital of Tianjin Medical University, Tianjin, China.&lt;/auth-address&gt;&lt;titles&gt;&lt;title&gt;Upregulated Ras/Raf/ERK1/2 signaling pathway: a new hope in the repair of spinal cord injury&lt;/title&gt;&lt;secondary-title&gt;Neural Regen Res&lt;/secondary-title&gt;&lt;alt-title&gt;Neural regeneration research&lt;/alt-title&gt;&lt;/titles&gt;&lt;periodical&gt;&lt;full-title&gt;Neural Regen Res&lt;/full-title&gt;&lt;abbr-1&gt;Neural regeneration research&lt;/abbr-1&gt;&lt;/periodical&gt;&lt;alt-periodical&gt;&lt;full-title&gt;Neural Regen Res&lt;/full-title&gt;&lt;abbr-1&gt;Neural regeneration research&lt;/abbr-1&gt;&lt;/alt-periodical&gt;&lt;pages&gt;792-6&lt;/pages&gt;&lt;volume&gt;10&lt;/volume&gt;&lt;number&gt;5&lt;/number&gt;&lt;dates&gt;&lt;year&gt;2015&lt;/year&gt;&lt;pub-dates&gt;&lt;date&gt;May&lt;/date&gt;&lt;/pub-dates&gt;&lt;/dates&gt;&lt;isbn&gt;1673-5374 (Print)&amp;#xD;1673-5374 (Linking)&lt;/isbn&gt;&lt;accession-num&gt;26109956&lt;/accession-num&gt;&lt;urls&gt;&lt;related-urls&gt;&lt;url&gt;http://www.ncbi.nlm.nih.gov/pubmed/26109956&lt;/url&gt;&lt;/related-urls&gt;&lt;/urls&gt;&lt;custom2&gt;4468773&lt;/custom2&gt;&lt;electronic-resource-num&gt;10.4103/1673-5374.156984&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30]</w:t>
      </w:r>
      <w:r w:rsidR="00CA5CA6" w:rsidRPr="00B15DCB">
        <w:rPr>
          <w:rFonts w:cs="Times New Roman"/>
          <w:szCs w:val="24"/>
        </w:rPr>
        <w:fldChar w:fldCharType="end"/>
      </w:r>
      <w:r w:rsidR="00660398" w:rsidRPr="00B15DCB">
        <w:rPr>
          <w:rFonts w:cs="Times New Roman"/>
          <w:szCs w:val="24"/>
        </w:rPr>
        <w:t xml:space="preserve">. On the other hand, autophagy plays a key role in </w:t>
      </w:r>
      <w:r w:rsidRPr="00B15DCB">
        <w:rPr>
          <w:rFonts w:cs="Times New Roman"/>
          <w:szCs w:val="24"/>
        </w:rPr>
        <w:t>SCI</w:t>
      </w:r>
      <w:r w:rsidR="00660398" w:rsidRPr="00B15DCB">
        <w:rPr>
          <w:rFonts w:cs="Times New Roman"/>
          <w:szCs w:val="24"/>
        </w:rPr>
        <w:t xml:space="preserve">, including traumatic </w:t>
      </w:r>
      <w:r w:rsidRPr="00B15DCB">
        <w:rPr>
          <w:rFonts w:cs="Times New Roman"/>
          <w:szCs w:val="24"/>
        </w:rPr>
        <w:t>SCI</w:t>
      </w:r>
      <w:r w:rsidR="00660398" w:rsidRPr="00B15DCB">
        <w:rPr>
          <w:rFonts w:cs="Times New Roman"/>
          <w:szCs w:val="24"/>
        </w:rPr>
        <w:t xml:space="preserve"> and ischemia-reperfusion </w:t>
      </w:r>
      <w:r w:rsidR="00140548" w:rsidRPr="00B15DCB">
        <w:rPr>
          <w:rFonts w:cs="Times New Roman"/>
          <w:szCs w:val="24"/>
        </w:rPr>
        <w:t>SCI</w:t>
      </w:r>
      <w:r w:rsidR="00CA5CA6" w:rsidRPr="00B15DCB">
        <w:rPr>
          <w:rFonts w:cs="Times New Roman"/>
          <w:szCs w:val="24"/>
        </w:rPr>
        <w:fldChar w:fldCharType="begin">
          <w:fldData xml:space="preserve">PEVuZE5vdGU+PENpdGU+PEF1dGhvcj5aaG91PC9BdXRob3I+PFllYXI+MjAxNzwvWWVhcj48UmVj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xODwvdm9sdW1l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aaG91PC9BdXRob3I+PFllYXI+MjAxNzwvWWVhcj48UmVj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xODwvdm9sdW1l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1]</w:t>
      </w:r>
      <w:r w:rsidR="00CA5CA6" w:rsidRPr="00B15DCB">
        <w:rPr>
          <w:rFonts w:cs="Times New Roman"/>
          <w:szCs w:val="24"/>
        </w:rPr>
        <w:fldChar w:fldCharType="end"/>
      </w:r>
      <w:r w:rsidR="00660398" w:rsidRPr="00B15DCB">
        <w:rPr>
          <w:rFonts w:cs="Times New Roman"/>
          <w:szCs w:val="24"/>
        </w:rPr>
        <w:t>.</w:t>
      </w:r>
    </w:p>
    <w:p w14:paraId="7E41CBD7" w14:textId="60675C7D" w:rsidR="00660398" w:rsidRPr="00B15DCB" w:rsidRDefault="00C62C4F" w:rsidP="009720D3">
      <w:pPr>
        <w:ind w:firstLineChars="100" w:firstLine="240"/>
        <w:rPr>
          <w:rFonts w:cs="Times New Roman"/>
          <w:szCs w:val="24"/>
        </w:rPr>
      </w:pPr>
      <w:r>
        <w:rPr>
          <w:rFonts w:cs="Times New Roman"/>
          <w:szCs w:val="24"/>
        </w:rPr>
        <w:t>A</w:t>
      </w:r>
      <w:r w:rsidR="00660398" w:rsidRPr="00B15DCB">
        <w:rPr>
          <w:rFonts w:cs="Times New Roman"/>
          <w:szCs w:val="24"/>
        </w:rPr>
        <w:t xml:space="preserve">t the molecular level, 19 key genes such as </w:t>
      </w:r>
      <w:r w:rsidR="00660398" w:rsidRPr="00B15DCB">
        <w:rPr>
          <w:rFonts w:cs="Times New Roman"/>
          <w:i/>
          <w:iCs/>
          <w:szCs w:val="24"/>
        </w:rPr>
        <w:t>Sox13</w:t>
      </w:r>
      <w:r w:rsidR="00660398" w:rsidRPr="00B15DCB">
        <w:rPr>
          <w:rFonts w:cs="Times New Roman"/>
          <w:szCs w:val="24"/>
        </w:rPr>
        <w:t xml:space="preserve"> and </w:t>
      </w:r>
      <w:r w:rsidR="00660398" w:rsidRPr="00B15DCB">
        <w:rPr>
          <w:rFonts w:cs="Times New Roman"/>
          <w:i/>
          <w:iCs/>
          <w:szCs w:val="24"/>
        </w:rPr>
        <w:t>Scrt2</w:t>
      </w:r>
      <w:r w:rsidR="00660398" w:rsidRPr="00B15DCB">
        <w:rPr>
          <w:rFonts w:cs="Times New Roman"/>
          <w:szCs w:val="24"/>
        </w:rPr>
        <w:t xml:space="preserve"> were identified by co-expression analysis. These core genes are not only differentially expressed, but also play an important regulatory role in dysfunction module</w:t>
      </w:r>
      <w:r>
        <w:rPr>
          <w:rFonts w:cs="Times New Roman"/>
          <w:szCs w:val="24"/>
        </w:rPr>
        <w:t>s</w:t>
      </w:r>
      <w:r w:rsidR="00660398" w:rsidRPr="00B15DCB">
        <w:rPr>
          <w:rFonts w:cs="Times New Roman"/>
          <w:szCs w:val="24"/>
        </w:rPr>
        <w:t xml:space="preserve">. </w:t>
      </w:r>
      <w:r w:rsidR="00660398" w:rsidRPr="00B15DCB">
        <w:rPr>
          <w:rFonts w:cs="Times New Roman"/>
          <w:i/>
          <w:iCs/>
          <w:szCs w:val="24"/>
        </w:rPr>
        <w:t>Sox13</w:t>
      </w:r>
      <w:r w:rsidR="00660398" w:rsidRPr="00B15DCB">
        <w:rPr>
          <w:rFonts w:cs="Times New Roman"/>
          <w:szCs w:val="24"/>
        </w:rPr>
        <w:t xml:space="preserve"> is mainly expressed in neuroepithelial precursor</w:t>
      </w:r>
      <w:r>
        <w:rPr>
          <w:rFonts w:cs="Times New Roman"/>
          <w:szCs w:val="24"/>
        </w:rPr>
        <w:t>s</w:t>
      </w:r>
      <w:r w:rsidR="00660398" w:rsidRPr="00B15DCB">
        <w:rPr>
          <w:rFonts w:cs="Times New Roman"/>
          <w:szCs w:val="24"/>
        </w:rPr>
        <w:t>, oligodendrocyte</w:t>
      </w:r>
      <w:r>
        <w:rPr>
          <w:rFonts w:cs="Times New Roman"/>
          <w:szCs w:val="24"/>
        </w:rPr>
        <w:t>s</w:t>
      </w:r>
      <w:r w:rsidR="00660398" w:rsidRPr="00B15DCB">
        <w:rPr>
          <w:rFonts w:cs="Times New Roman"/>
          <w:szCs w:val="24"/>
        </w:rPr>
        <w:t xml:space="preserve"> and astrocyte</w:t>
      </w:r>
      <w:r>
        <w:rPr>
          <w:rFonts w:cs="Times New Roman"/>
          <w:szCs w:val="24"/>
        </w:rPr>
        <w:t>s</w:t>
      </w:r>
      <w:r w:rsidR="00660398" w:rsidRPr="00B15DCB">
        <w:rPr>
          <w:rFonts w:cs="Times New Roman"/>
          <w:szCs w:val="24"/>
        </w:rPr>
        <w:t xml:space="preserve"> in developing mouse spinal cord. </w:t>
      </w:r>
      <w:r w:rsidR="00660398" w:rsidRPr="00B15DCB">
        <w:rPr>
          <w:rFonts w:cs="Times New Roman"/>
          <w:i/>
          <w:iCs/>
          <w:szCs w:val="24"/>
        </w:rPr>
        <w:t>Sox13</w:t>
      </w:r>
      <w:r w:rsidR="00660398" w:rsidRPr="00B15DCB">
        <w:rPr>
          <w:rFonts w:cs="Times New Roman"/>
          <w:szCs w:val="24"/>
        </w:rPr>
        <w:t xml:space="preserve"> is an important regulator of oligodendrocyte development</w:t>
      </w:r>
      <w:r w:rsidR="00CA5CA6" w:rsidRPr="00B15DCB">
        <w:rPr>
          <w:rFonts w:cs="Times New Roman"/>
          <w:szCs w:val="24"/>
        </w:rPr>
        <w:fldChar w:fldCharType="begin">
          <w:fldData xml:space="preserve">PEVuZE5vdGU+PENpdGU+PEF1dGhvcj5CYXJvdGk8L0F1dGhvcj48WWVhcj4yMDE2PC9ZZWFyPjxS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=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CYXJvdGk8L0F1dGhvcj48WWVhcj4yMDE2PC9ZZWFyPjxS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=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2]</w:t>
      </w:r>
      <w:r w:rsidR="00CA5CA6" w:rsidRPr="00B15DCB">
        <w:rPr>
          <w:rFonts w:cs="Times New Roman"/>
          <w:szCs w:val="24"/>
        </w:rPr>
        <w:fldChar w:fldCharType="end"/>
      </w:r>
      <w:r w:rsidR="00660398" w:rsidRPr="00B15DCB">
        <w:rPr>
          <w:rFonts w:cs="Times New Roman"/>
          <w:szCs w:val="24"/>
        </w:rPr>
        <w:t xml:space="preserve">. Scratch 2 regulates </w:t>
      </w:r>
      <w:r w:rsidR="00660398" w:rsidRPr="00B15DCB">
        <w:rPr>
          <w:rFonts w:cs="Times New Roman"/>
          <w:szCs w:val="24"/>
        </w:rPr>
        <w:lastRenderedPageBreak/>
        <w:t>neurogenesis and cell migration by antagonizing bHLH protein in the developing neocortex</w:t>
      </w:r>
      <w:r w:rsidR="00CA5CA6" w:rsidRPr="00B15DCB">
        <w:rPr>
          <w:rFonts w:cs="Times New Roman"/>
          <w:szCs w:val="24"/>
        </w:rPr>
        <w:fldChar w:fldCharType="begin">
          <w:fldData xml:space="preserve">PEVuZE5vdGU+PENpdGU+PEF1dGhvcj5QYXVsPC9BdXRob3I+PFllYXI+MjAxNDwvWWVhcj48UmVj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QYXVsPC9BdXRob3I+PFllYXI+MjAxNDwvWWVhcj48UmVj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3]</w:t>
      </w:r>
      <w:r w:rsidR="00CA5CA6" w:rsidRPr="00B15DCB">
        <w:rPr>
          <w:rFonts w:cs="Times New Roman"/>
          <w:szCs w:val="24"/>
        </w:rPr>
        <w:fldChar w:fldCharType="end"/>
      </w:r>
      <w:r w:rsidR="00660398" w:rsidRPr="00B15DCB">
        <w:rPr>
          <w:rFonts w:cs="Times New Roman"/>
          <w:szCs w:val="24"/>
        </w:rPr>
        <w:t>. In addition, CD52 can regulate T cell activation through its intracellular signaling pathway or through the interaction between soluble CD52 and Siglec-10 expressed on T cells</w:t>
      </w:r>
      <w:r w:rsidR="00CA5CA6" w:rsidRPr="00B15DCB">
        <w:rPr>
          <w:rFonts w:cs="Times New Roman"/>
          <w:szCs w:val="24"/>
        </w:rPr>
        <w:fldChar w:fldCharType="begin">
          <w:fldData xml:space="preserve">PEVuZE5vdGU+PENpdGU+PEF1dGhvcj5aaGFvPC9BdXRob3I+PFllYXI+MjAxNzwvWWVhcj48UmVj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aaGFvPC9BdXRob3I+PFllYXI+MjAxNzwvWWVhcj48UmVj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4]</w:t>
      </w:r>
      <w:r w:rsidR="00CA5CA6" w:rsidRPr="00B15DCB">
        <w:rPr>
          <w:rFonts w:cs="Times New Roman"/>
          <w:szCs w:val="24"/>
        </w:rPr>
        <w:fldChar w:fldCharType="end"/>
      </w:r>
      <w:r w:rsidR="00660398" w:rsidRPr="00B15DCB">
        <w:rPr>
          <w:rFonts w:cs="Times New Roman"/>
          <w:szCs w:val="24"/>
        </w:rPr>
        <w:t xml:space="preserve">. The effects of other key genes on the repair of </w:t>
      </w:r>
      <w:r w:rsidR="00CE3565" w:rsidRPr="00B15DCB">
        <w:rPr>
          <w:rFonts w:cs="Times New Roman"/>
          <w:szCs w:val="24"/>
        </w:rPr>
        <w:t>SCI</w:t>
      </w:r>
      <w:r w:rsidR="00660398" w:rsidRPr="00B15DCB">
        <w:rPr>
          <w:rFonts w:cs="Times New Roman"/>
          <w:szCs w:val="24"/>
        </w:rPr>
        <w:t xml:space="preserve"> have not been found, but the results of our analysis show that its significant regulatory dysfunction module is the direction of further research in the future.</w:t>
      </w:r>
    </w:p>
    <w:p w14:paraId="3D35FCC7" w14:textId="314425DF" w:rsidR="00660398" w:rsidRPr="00B15DCB" w:rsidRDefault="00660398" w:rsidP="009720D3">
      <w:pPr>
        <w:ind w:firstLineChars="100" w:firstLine="240"/>
        <w:rPr>
          <w:rFonts w:cs="Times New Roman"/>
          <w:szCs w:val="24"/>
        </w:rPr>
      </w:pPr>
      <w:r w:rsidRPr="00B15DCB">
        <w:rPr>
          <w:rFonts w:cs="Times New Roman"/>
          <w:szCs w:val="24"/>
        </w:rPr>
        <w:t xml:space="preserve">In addition, 173 ncRNAs were predicted to participate in the repair mechanism of astrocytes and non-astrocytes in </w:t>
      </w:r>
      <w:r w:rsidR="00CE3565" w:rsidRPr="00B15DCB">
        <w:rPr>
          <w:rFonts w:cs="Times New Roman"/>
          <w:szCs w:val="24"/>
        </w:rPr>
        <w:t>SCI</w:t>
      </w:r>
      <w:r w:rsidRPr="00B15DCB">
        <w:rPr>
          <w:rFonts w:cs="Times New Roman"/>
          <w:szCs w:val="24"/>
        </w:rPr>
        <w:t xml:space="preserve"> through mediation module</w:t>
      </w:r>
      <w:r w:rsidR="00C62C4F">
        <w:rPr>
          <w:rFonts w:cs="Times New Roman"/>
          <w:szCs w:val="24"/>
        </w:rPr>
        <w:t>s</w:t>
      </w:r>
      <w:r w:rsidRPr="00B15DCB">
        <w:rPr>
          <w:rFonts w:cs="Times New Roman"/>
          <w:szCs w:val="24"/>
        </w:rPr>
        <w:t xml:space="preserve">, and their abnormal expression in </w:t>
      </w:r>
      <w:r w:rsidR="00CE3565" w:rsidRPr="00B15DCB">
        <w:rPr>
          <w:rFonts w:cs="Times New Roman"/>
          <w:szCs w:val="24"/>
        </w:rPr>
        <w:t>SCI</w:t>
      </w:r>
      <w:r w:rsidRPr="00B15DCB">
        <w:rPr>
          <w:rFonts w:cs="Times New Roman"/>
          <w:szCs w:val="24"/>
        </w:rPr>
        <w:t xml:space="preserve"> was verified by differential analysis. According to the statistical analysis, we </w:t>
      </w:r>
      <w:r w:rsidR="00B4502E" w:rsidRPr="00B15DCB">
        <w:rPr>
          <w:rFonts w:cs="Times New Roman"/>
          <w:szCs w:val="24"/>
        </w:rPr>
        <w:t xml:space="preserve">confirmed </w:t>
      </w:r>
      <w:r w:rsidRPr="00B15DCB">
        <w:rPr>
          <w:rFonts w:cs="Times New Roman"/>
          <w:szCs w:val="24"/>
        </w:rPr>
        <w:t xml:space="preserve">that microRNA-758-3p has significant effects on four dysfunctional </w:t>
      </w:r>
      <w:r w:rsidR="009720D3" w:rsidRPr="00B15DCB">
        <w:rPr>
          <w:rFonts w:cs="Times New Roman"/>
          <w:szCs w:val="24"/>
        </w:rPr>
        <w:t>modules and</w:t>
      </w:r>
      <w:r w:rsidRPr="00B15DCB">
        <w:rPr>
          <w:rFonts w:cs="Times New Roman"/>
          <w:szCs w:val="24"/>
        </w:rPr>
        <w:t xml:space="preserve"> is the gene that regulates the most modules. However, miR-124-3p, miR-136-5p, miR-24-3p, miR-34c-5P and miR-449b regulate three modules. MiR-758-3p inhibits the proliferation, migration and invasion of hepatocellular carcinoma cells by targeting MDM2 and mTOR</w:t>
      </w:r>
      <w:r w:rsidR="00CA5CA6" w:rsidRPr="00B15DCB">
        <w:rPr>
          <w:rFonts w:cs="Times New Roman"/>
          <w:szCs w:val="24"/>
        </w:rPr>
        <w:fldChar w:fldCharType="begin">
          <w:fldData xml:space="preserve">PEVuZE5vdGU+PENpdGU+PEF1dGhvcj5KaWFuZzwvQXV0aG9yPjxZZWFyPjIwMTc8L1llYXI+PFJl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UzNS01NDQ8L3BhZ2VzPjx2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==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KaWFuZzwvQXV0aG9yPjxZZWFyPjIwMTc8L1llYXI+PFJl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UzNS01NDQ8L3BhZ2VzPjx2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==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5]</w:t>
      </w:r>
      <w:r w:rsidR="00CA5CA6" w:rsidRPr="00B15DCB">
        <w:rPr>
          <w:rFonts w:cs="Times New Roman"/>
          <w:szCs w:val="24"/>
        </w:rPr>
        <w:fldChar w:fldCharType="end"/>
      </w:r>
      <w:r w:rsidRPr="00B15DCB">
        <w:rPr>
          <w:rFonts w:cs="Times New Roman"/>
          <w:szCs w:val="24"/>
        </w:rPr>
        <w:t xml:space="preserve">. </w:t>
      </w:r>
      <w:r w:rsidR="00C62C4F">
        <w:rPr>
          <w:rFonts w:cs="Times New Roman"/>
          <w:szCs w:val="24"/>
        </w:rPr>
        <w:t>In addition</w:t>
      </w:r>
      <w:r w:rsidRPr="00B15DCB">
        <w:rPr>
          <w:rFonts w:cs="Times New Roman"/>
          <w:szCs w:val="24"/>
        </w:rPr>
        <w:t>, microRNA-758-3p, as a tumor suppressor, plays a key role in inhibiting the proliferation, migration and invasion of gastric cancer by targeting chromobox 5, suggesting its potential application in cancer therapy</w:t>
      </w:r>
      <w:r w:rsidR="00CA5CA6" w:rsidRPr="00B15DCB">
        <w:rPr>
          <w:rFonts w:cs="Times New Roman"/>
          <w:szCs w:val="24"/>
        </w:rPr>
        <w:fldChar w:fldCharType="begin"/>
      </w:r>
      <w:r w:rsidR="007052C5" w:rsidRPr="00B15DCB">
        <w:rPr>
          <w:rFonts w:cs="Times New Roman"/>
          <w:szCs w:val="24"/>
        </w:rPr>
        <w:instrText xml:space="preserve"> ADDIN EN.CITE &lt;EndNote&gt;&lt;Cite&gt;&lt;Author&gt;Guo&lt;/Author&gt;&lt;Year&gt;2018&lt;/Year&gt;&lt;RecNum&gt;723&lt;/RecNum&gt;&lt;DisplayText&gt;&lt;style face="superscript"&gt;[36]&lt;/style&gt;&lt;/DisplayText&gt;&lt;record&gt;&lt;rec-number&gt;723&lt;/rec-number&gt;&lt;foreign-keys&gt;&lt;key app="EN" db-id="vxt2rzxsk20femeezt35vvaqpadaxtptaxxs"&gt;723&lt;/key&gt;&lt;/foreign-keys&gt;&lt;ref-type name="Journal Article"&gt;17&lt;/ref-type&gt;&lt;contributors&gt;&lt;authors&gt;&lt;author&gt;Guo, J.&lt;/author&gt;&lt;author&gt;Zhang, Z.&lt;/author&gt;&lt;author&gt;Pan, L.&lt;/author&gt;&lt;author&gt;Zhou, Y.&lt;/author&gt;&lt;/authors&gt;&lt;/contributors&gt;&lt;auth-address&gt;1 Department of General Surgery, Renhe Hospital, Baoshan District, Shanghai, China.&amp;#xD;2 Department of General Surgery, Digestive Medical Center, The First Affiliated Hospital of Tsinghua University, Jiuxianqiao, Chaoyang District, Beijing, China.&lt;/auth-address&gt;&lt;titles&gt;&lt;title&gt;Identification of miR-758-3p as Potential Modulator of CBX5 Expression in Gastric Cancer&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1533033818816061&lt;/pages&gt;&lt;volume&gt;17&lt;/volume&gt;&lt;dates&gt;&lt;year&gt;2018&lt;/year&gt;&lt;pub-dates&gt;&lt;date&gt;Jan 1&lt;/date&gt;&lt;/pub-dates&gt;&lt;/dates&gt;&lt;isbn&gt;1533-0338 (Electronic)&amp;#xD;1533-0338 (Linking)&lt;/isbn&gt;&lt;accession-num&gt;30486755&lt;/accession-num&gt;&lt;urls&gt;&lt;related-urls&gt;&lt;url&gt;http://www.ncbi.nlm.nih.gov/pubmed/30486755&lt;/url&gt;&lt;/related-urls&gt;&lt;/urls&gt;&lt;custom2&gt;6280610&lt;/custom2&gt;&lt;electronic-resource-num&gt;10.1177/1533033818816061&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36]</w:t>
      </w:r>
      <w:r w:rsidR="00CA5CA6" w:rsidRPr="00B15DCB">
        <w:rPr>
          <w:rFonts w:cs="Times New Roman"/>
          <w:szCs w:val="24"/>
        </w:rPr>
        <w:fldChar w:fldCharType="end"/>
      </w:r>
      <w:r w:rsidRPr="00B15DCB">
        <w:rPr>
          <w:rFonts w:cs="Times New Roman"/>
          <w:szCs w:val="24"/>
        </w:rPr>
        <w:t>. MiR-124-3p attenuates MPP-induced neuronal damage by targeting STAT3 in SH-SY5Y cells</w:t>
      </w:r>
      <w:r w:rsidR="00CA5CA6" w:rsidRPr="00B15DCB">
        <w:rPr>
          <w:rFonts w:cs="Times New Roman"/>
          <w:szCs w:val="24"/>
        </w:rPr>
        <w:fldChar w:fldCharType="begin">
          <w:fldData xml:space="preserve">PEVuZE5vdGU+PENpdGU+PEF1dGhvcj5HZW5nPC9BdXRob3I+PFllYXI+MjAxNzwvWWVhcj48UmVj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HZW5nPC9BdXRob3I+PFllYXI+MjAxNzwvWWVhcj48UmVj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7]</w:t>
      </w:r>
      <w:r w:rsidR="00CA5CA6" w:rsidRPr="00B15DCB">
        <w:rPr>
          <w:rFonts w:cs="Times New Roman"/>
          <w:szCs w:val="24"/>
        </w:rPr>
        <w:fldChar w:fldCharType="end"/>
      </w:r>
      <w:r w:rsidRPr="00B15DCB">
        <w:rPr>
          <w:rFonts w:cs="Times New Roman"/>
          <w:szCs w:val="24"/>
        </w:rPr>
        <w:t xml:space="preserve">. In addition, silencing of miR-136-5p significantly reduced the protein expression of miR-136-5p after overexpression, and improved inflammatory cell infiltration and </w:t>
      </w:r>
      <w:r w:rsidR="00CE3565" w:rsidRPr="00B15DCB">
        <w:rPr>
          <w:rFonts w:cs="Times New Roman"/>
          <w:szCs w:val="24"/>
        </w:rPr>
        <w:t>SCI</w:t>
      </w:r>
      <w:r w:rsidRPr="00B15DCB">
        <w:rPr>
          <w:rFonts w:cs="Times New Roman"/>
          <w:szCs w:val="24"/>
        </w:rPr>
        <w:t>, which may be a new target for SCI treatment</w:t>
      </w:r>
      <w:r w:rsidR="00CA5CA6" w:rsidRPr="00B15DCB">
        <w:rPr>
          <w:rFonts w:cs="Times New Roman"/>
          <w:szCs w:val="24"/>
        </w:rPr>
        <w:fldChar w:fldCharType="begin">
          <w:fldData xml:space="preserve">PEVuZE5vdGU+PENpdGU+PEF1dGhvcj5EZW5nPC9BdXRob3I+PFllYXI+MjAxODwvWWVhcj48UmVj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EZW5nPC9BdXRob3I+PFllYXI+MjAxODwvWWVhcj48UmVj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8]</w:t>
      </w:r>
      <w:r w:rsidR="00CA5CA6" w:rsidRPr="00B15DCB">
        <w:rPr>
          <w:rFonts w:cs="Times New Roman"/>
          <w:szCs w:val="24"/>
        </w:rPr>
        <w:fldChar w:fldCharType="end"/>
      </w:r>
      <w:r w:rsidRPr="00B15DCB">
        <w:rPr>
          <w:rFonts w:cs="Times New Roman"/>
          <w:szCs w:val="24"/>
        </w:rPr>
        <w:t>. On the other hand, long non-coding RNA NEAT1 promotes glioma pathogenesis by regulating the miR-449b-5p/c-Met axis</w:t>
      </w:r>
      <w:r w:rsidR="00CA5CA6" w:rsidRPr="00B15DCB">
        <w:rPr>
          <w:rFonts w:cs="Times New Roman"/>
          <w:szCs w:val="24"/>
        </w:rPr>
        <w:fldChar w:fldCharType="begin">
          <w:fldData xml:space="preserve">PEVuZE5vdGU+PENpdGU+PEF1dGhvcj5aaGVuPC9BdXRob3I+PFllYXI+MjAxNjwvWWVhcj48UmVj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2NzMtODM8L3BhZ2VzPjx2b2x1bWU+Mzc8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aaGVuPC9BdXRob3I+PFllYXI+MjAxNjwvWWVhcj48UmVj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2NzMtODM8L3BhZ2VzPjx2b2x1bWU+Mzc8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39]</w:t>
      </w:r>
      <w:r w:rsidR="00CA5CA6" w:rsidRPr="00B15DCB">
        <w:rPr>
          <w:rFonts w:cs="Times New Roman"/>
          <w:szCs w:val="24"/>
        </w:rPr>
        <w:fldChar w:fldCharType="end"/>
      </w:r>
      <w:r w:rsidRPr="00B15DCB">
        <w:rPr>
          <w:rFonts w:cs="Times New Roman"/>
          <w:szCs w:val="24"/>
        </w:rPr>
        <w:t xml:space="preserve">. In addition to the fact that miR-136-5p is associated with the repair of </w:t>
      </w:r>
      <w:r w:rsidR="00CE3565" w:rsidRPr="00B15DCB">
        <w:rPr>
          <w:rFonts w:cs="Times New Roman"/>
          <w:szCs w:val="24"/>
        </w:rPr>
        <w:t>SCI</w:t>
      </w:r>
      <w:r w:rsidRPr="00B15DCB">
        <w:rPr>
          <w:rFonts w:cs="Times New Roman"/>
          <w:szCs w:val="24"/>
        </w:rPr>
        <w:t xml:space="preserve">, no effect on </w:t>
      </w:r>
      <w:r w:rsidR="00CE3565" w:rsidRPr="00B15DCB">
        <w:rPr>
          <w:rFonts w:cs="Times New Roman"/>
          <w:szCs w:val="24"/>
        </w:rPr>
        <w:t>SCI</w:t>
      </w:r>
      <w:r w:rsidRPr="00B15DCB">
        <w:rPr>
          <w:rFonts w:cs="Times New Roman"/>
          <w:szCs w:val="24"/>
        </w:rPr>
        <w:t xml:space="preserve"> has been found in other ncRNA studies that significantly regulate dysfunction modules. However, our analysis </w:t>
      </w:r>
      <w:r w:rsidR="00B4502E" w:rsidRPr="00B15DCB">
        <w:rPr>
          <w:rFonts w:cs="Times New Roman"/>
          <w:szCs w:val="24"/>
        </w:rPr>
        <w:t xml:space="preserve">showed </w:t>
      </w:r>
      <w:r w:rsidRPr="00B15DCB">
        <w:rPr>
          <w:rFonts w:cs="Times New Roman"/>
          <w:szCs w:val="24"/>
        </w:rPr>
        <w:t xml:space="preserve">that it </w:t>
      </w:r>
      <w:r w:rsidR="00B4502E" w:rsidRPr="00B15DCB">
        <w:rPr>
          <w:rFonts w:cs="Times New Roman"/>
          <w:szCs w:val="24"/>
        </w:rPr>
        <w:t xml:space="preserve">affected </w:t>
      </w:r>
      <w:r w:rsidRPr="00B15DCB">
        <w:rPr>
          <w:rFonts w:cs="Times New Roman"/>
          <w:szCs w:val="24"/>
        </w:rPr>
        <w:t xml:space="preserve">the repair of </w:t>
      </w:r>
      <w:r w:rsidR="00CE3565" w:rsidRPr="00B15DCB">
        <w:rPr>
          <w:rFonts w:cs="Times New Roman"/>
          <w:szCs w:val="24"/>
        </w:rPr>
        <w:t>SCI</w:t>
      </w:r>
      <w:r w:rsidRPr="00B15DCB">
        <w:rPr>
          <w:rFonts w:cs="Times New Roman"/>
          <w:szCs w:val="24"/>
        </w:rPr>
        <w:t xml:space="preserve">, which </w:t>
      </w:r>
      <w:r w:rsidR="00C62C4F">
        <w:rPr>
          <w:rFonts w:cs="Times New Roman"/>
          <w:szCs w:val="24"/>
        </w:rPr>
        <w:t>is</w:t>
      </w:r>
      <w:r w:rsidR="00B4502E" w:rsidRPr="00B15DCB">
        <w:rPr>
          <w:rFonts w:cs="Times New Roman"/>
          <w:szCs w:val="24"/>
        </w:rPr>
        <w:t xml:space="preserve"> </w:t>
      </w:r>
      <w:r w:rsidRPr="00B15DCB">
        <w:rPr>
          <w:rFonts w:cs="Times New Roman"/>
          <w:szCs w:val="24"/>
        </w:rPr>
        <w:t xml:space="preserve">one of the key research directions in the future. </w:t>
      </w:r>
      <w:r w:rsidR="007830D8">
        <w:rPr>
          <w:rFonts w:cs="Times New Roman"/>
          <w:szCs w:val="24"/>
        </w:rPr>
        <w:t xml:space="preserve">In </w:t>
      </w:r>
      <w:r w:rsidR="007830D8">
        <w:rPr>
          <w:rFonts w:cs="Times New Roman"/>
          <w:szCs w:val="24"/>
        </w:rPr>
        <w:lastRenderedPageBreak/>
        <w:t>addition</w:t>
      </w:r>
      <w:r w:rsidRPr="00B15DCB">
        <w:rPr>
          <w:rFonts w:cs="Times New Roman"/>
          <w:szCs w:val="24"/>
        </w:rPr>
        <w:t xml:space="preserve">, other ncRNAs that significantly regulate the dysfunction modules of </w:t>
      </w:r>
      <w:r w:rsidR="00CE3565" w:rsidRPr="00B15DCB">
        <w:rPr>
          <w:rFonts w:cs="Times New Roman"/>
          <w:szCs w:val="24"/>
        </w:rPr>
        <w:t>SCI</w:t>
      </w:r>
      <w:r w:rsidRPr="00B15DCB">
        <w:rPr>
          <w:rFonts w:cs="Times New Roman"/>
          <w:szCs w:val="24"/>
        </w:rPr>
        <w:t xml:space="preserve"> may also participate in the basic process of </w:t>
      </w:r>
      <w:r w:rsidR="00CE3565" w:rsidRPr="00B15DCB">
        <w:rPr>
          <w:rFonts w:cs="Times New Roman"/>
          <w:szCs w:val="24"/>
        </w:rPr>
        <w:t>SCI</w:t>
      </w:r>
      <w:r w:rsidRPr="00B15DCB">
        <w:rPr>
          <w:rFonts w:cs="Times New Roman"/>
          <w:szCs w:val="24"/>
        </w:rPr>
        <w:t xml:space="preserve"> repair, which can be used as candidates for further molecular experimental verification.</w:t>
      </w:r>
    </w:p>
    <w:p w14:paraId="5B2F39EE" w14:textId="73CDF81C" w:rsidR="00660398" w:rsidRPr="00B15DCB" w:rsidRDefault="007830D8" w:rsidP="009720D3">
      <w:pPr>
        <w:ind w:firstLineChars="100" w:firstLine="240"/>
        <w:rPr>
          <w:rFonts w:cs="Times New Roman"/>
          <w:szCs w:val="24"/>
        </w:rPr>
      </w:pPr>
      <w:r>
        <w:rPr>
          <w:rFonts w:cs="Times New Roman"/>
          <w:szCs w:val="24"/>
        </w:rPr>
        <w:t>W</w:t>
      </w:r>
      <w:r w:rsidR="00660398" w:rsidRPr="00B15DCB">
        <w:rPr>
          <w:rFonts w:cs="Times New Roman"/>
          <w:szCs w:val="24"/>
        </w:rPr>
        <w:t xml:space="preserve">e </w:t>
      </w:r>
      <w:r>
        <w:rPr>
          <w:rFonts w:cs="Times New Roman"/>
          <w:szCs w:val="24"/>
        </w:rPr>
        <w:t xml:space="preserve">then </w:t>
      </w:r>
      <w:r w:rsidR="00660398" w:rsidRPr="00B15DCB">
        <w:rPr>
          <w:rFonts w:cs="Times New Roman"/>
          <w:szCs w:val="24"/>
        </w:rPr>
        <w:t xml:space="preserve">identified 59 </w:t>
      </w:r>
      <w:r w:rsidR="00487834">
        <w:rPr>
          <w:rFonts w:cs="Times New Roman"/>
          <w:szCs w:val="24"/>
        </w:rPr>
        <w:t>TF</w:t>
      </w:r>
      <w:r w:rsidR="00660398" w:rsidRPr="00B15DCB">
        <w:rPr>
          <w:rFonts w:cs="Times New Roman"/>
          <w:szCs w:val="24"/>
        </w:rPr>
        <w:t xml:space="preserve"> differentially expressed in varying degrees and significantly regulated the repair dysfunction module of </w:t>
      </w:r>
      <w:r w:rsidR="00CE3565" w:rsidRPr="00B15DCB">
        <w:rPr>
          <w:rFonts w:cs="Times New Roman"/>
          <w:szCs w:val="24"/>
        </w:rPr>
        <w:t>SCI</w:t>
      </w:r>
      <w:r w:rsidR="00660398" w:rsidRPr="00B15DCB">
        <w:rPr>
          <w:rFonts w:cs="Times New Roman"/>
          <w:szCs w:val="24"/>
        </w:rPr>
        <w:t>. According to statistical analysis, Nfkb1 and Sp1 significantly regulate</w:t>
      </w:r>
      <w:r w:rsidR="002C4036" w:rsidRPr="00B15DCB">
        <w:rPr>
          <w:rFonts w:cs="Times New Roman"/>
          <w:szCs w:val="24"/>
        </w:rPr>
        <w:t>d</w:t>
      </w:r>
      <w:r w:rsidR="00660398" w:rsidRPr="00B15DCB">
        <w:rPr>
          <w:rFonts w:cs="Times New Roman"/>
          <w:szCs w:val="24"/>
        </w:rPr>
        <w:t xml:space="preserve"> three modules, which may play an important role in the repair of </w:t>
      </w:r>
      <w:r w:rsidR="00CE3565" w:rsidRPr="00B15DCB">
        <w:rPr>
          <w:rFonts w:cs="Times New Roman"/>
          <w:szCs w:val="24"/>
        </w:rPr>
        <w:t>SCI</w:t>
      </w:r>
      <w:r w:rsidR="00660398" w:rsidRPr="00B15DCB">
        <w:rPr>
          <w:rFonts w:cs="Times New Roman"/>
          <w:szCs w:val="24"/>
        </w:rPr>
        <w:t>. Among them, the importance of Nfkb1 function can be seen in Nfkb1 m</w:t>
      </w:r>
      <w:r>
        <w:rPr>
          <w:rFonts w:cs="Times New Roman"/>
          <w:szCs w:val="24"/>
        </w:rPr>
        <w:t>ouse</w:t>
      </w:r>
      <w:r w:rsidR="00660398" w:rsidRPr="00B15DCB">
        <w:rPr>
          <w:rFonts w:cs="Times New Roman"/>
          <w:szCs w:val="24"/>
        </w:rPr>
        <w:t xml:space="preserve"> models </w:t>
      </w:r>
      <w:r w:rsidR="002C4036" w:rsidRPr="00B15DCB">
        <w:rPr>
          <w:rFonts w:cs="Times New Roman"/>
          <w:szCs w:val="24"/>
        </w:rPr>
        <w:t xml:space="preserve">with </w:t>
      </w:r>
      <w:r w:rsidR="00660398" w:rsidRPr="00B15DCB">
        <w:rPr>
          <w:rFonts w:cs="Times New Roman"/>
          <w:szCs w:val="24"/>
        </w:rPr>
        <w:t>increased inflammation and susceptibility to certain forms of DNA damage, leading to cancer and rapid aging phenotype</w:t>
      </w:r>
      <w:r w:rsidR="00CA5CA6" w:rsidRPr="00B15DCB">
        <w:rPr>
          <w:rFonts w:cs="Times New Roman"/>
          <w:szCs w:val="24"/>
        </w:rPr>
        <w:fldChar w:fldCharType="begin"/>
      </w:r>
      <w:r w:rsidR="007052C5" w:rsidRPr="00B15DCB">
        <w:rPr>
          <w:rFonts w:cs="Times New Roman"/>
          <w:szCs w:val="24"/>
        </w:rPr>
        <w:instrText xml:space="preserve"> ADDIN EN.CITE &lt;EndNote&gt;&lt;Cite&gt;&lt;Author&gt;Cartwright&lt;/Author&gt;&lt;Year&gt;2016&lt;/Year&gt;&lt;RecNum&gt;727&lt;/RecNum&gt;&lt;DisplayText&gt;&lt;style face="superscript"&gt;[40]&lt;/style&gt;&lt;/DisplayText&gt;&lt;record&gt;&lt;rec-number&gt;727&lt;/rec-number&gt;&lt;foreign-keys&gt;&lt;key app="EN" db-id="vxt2rzxsk20femeezt35vvaqpadaxtptaxxs"&gt;727&lt;/key&gt;&lt;/foreign-keys&gt;&lt;ref-type name="Journal Article"&gt;17&lt;/ref-type&gt;&lt;contributors&gt;&lt;authors&gt;&lt;author&gt;Cartwright, T.&lt;/author&gt;&lt;author&gt;Perkins, N. D.&lt;/author&gt;&lt;author&gt;L. Wilson C&lt;/author&gt;&lt;/authors&gt;&lt;/contributors&gt;&lt;auth-address&gt;Fibrosis Laboratory, Institute of Cellular Medicine, Newcastle University, UK.&amp;#xD;Institute for Cell and Molecular Biosciences, Faculty of Medical Sciences, Newcastle University, UK.&lt;/auth-address&gt;&lt;titles&gt;&lt;title&gt;NFKB1: a suppressor of inflammation, ageing and cancer&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812-22&lt;/pages&gt;&lt;volume&gt;283&lt;/volume&gt;&lt;number&gt;10&lt;/number&gt;&lt;keywords&gt;&lt;keyword&gt;Aging/*physiology&lt;/keyword&gt;&lt;keyword&gt;Animals&lt;/keyword&gt;&lt;keyword&gt;Dimerization&lt;/keyword&gt;&lt;keyword&gt;Humans&lt;/keyword&gt;&lt;keyword&gt;Immune System/physiology&lt;/keyword&gt;&lt;keyword&gt;Inflammation/*physiopathology&lt;/keyword&gt;&lt;keyword&gt;Mice&lt;/keyword&gt;&lt;keyword&gt;Mice, Knockout&lt;/keyword&gt;&lt;keyword&gt;NF-kappa B p50 Subunit/chemistry/genetics/*physiology&lt;/keyword&gt;&lt;keyword&gt;Neoplasms/*physiopathology&lt;/keyword&gt;&lt;/keywords&gt;&lt;dates&gt;&lt;year&gt;2016&lt;/year&gt;&lt;pub-dates&gt;&lt;date&gt;May&lt;/date&gt;&lt;/pub-dates&gt;&lt;/dates&gt;&lt;isbn&gt;1742-4658 (Electronic)&amp;#xD;1742-464X (Linking)&lt;/isbn&gt;&lt;accession-num&gt;26663363&lt;/accession-num&gt;&lt;urls&gt;&lt;related-urls&gt;&lt;url&gt;http://www.ncbi.nlm.nih.gov/pubmed/26663363&lt;/url&gt;&lt;/related-urls&gt;&lt;/urls&gt;&lt;electronic-resource-num&gt;10.1111/febs.13627&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40]</w:t>
      </w:r>
      <w:r w:rsidR="00CA5CA6" w:rsidRPr="00B15DCB">
        <w:rPr>
          <w:rFonts w:cs="Times New Roman"/>
          <w:szCs w:val="24"/>
        </w:rPr>
        <w:fldChar w:fldCharType="end"/>
      </w:r>
      <w:r w:rsidR="00660398" w:rsidRPr="00B15DCB">
        <w:rPr>
          <w:rFonts w:cs="Times New Roman"/>
          <w:szCs w:val="24"/>
        </w:rPr>
        <w:t>. A</w:t>
      </w:r>
      <w:r>
        <w:rPr>
          <w:rFonts w:cs="Times New Roman"/>
          <w:szCs w:val="24"/>
        </w:rPr>
        <w:t>lso</w:t>
      </w:r>
      <w:r w:rsidR="00660398" w:rsidRPr="00B15DCB">
        <w:rPr>
          <w:rFonts w:cs="Times New Roman"/>
          <w:szCs w:val="24"/>
        </w:rPr>
        <w:t>, NK cells activated by human IL-2 could not up-regulate the expression of NKp44, an activation marker, and showed decreased proliferation ability</w:t>
      </w:r>
      <w:r w:rsidR="00CA5CA6" w:rsidRPr="00B15DCB">
        <w:rPr>
          <w:rFonts w:cs="Times New Roman"/>
          <w:szCs w:val="24"/>
        </w:rPr>
        <w:fldChar w:fldCharType="begin">
          <w:fldData xml:space="preserve">PEVuZE5vdGU+PENpdGU+PEF1dGhvcj5Mb3VnYXJpczwvQXV0aG9yPjxZZWFyPjIwMTc8L1llYXI+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Mb3VnYXJpczwvQXV0aG9yPjxZZWFyPjIwMTc8L1llYXI+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41]</w:t>
      </w:r>
      <w:r w:rsidR="00CA5CA6" w:rsidRPr="00B15DCB">
        <w:rPr>
          <w:rFonts w:cs="Times New Roman"/>
          <w:szCs w:val="24"/>
        </w:rPr>
        <w:fldChar w:fldCharType="end"/>
      </w:r>
      <w:r w:rsidR="00660398" w:rsidRPr="00B15DCB">
        <w:rPr>
          <w:rFonts w:cs="Times New Roman"/>
          <w:szCs w:val="24"/>
        </w:rPr>
        <w:t xml:space="preserve">. Some studies have shown that </w:t>
      </w:r>
      <w:r w:rsidR="00487834">
        <w:rPr>
          <w:rFonts w:cs="Times New Roman"/>
          <w:szCs w:val="24"/>
        </w:rPr>
        <w:t>TF</w:t>
      </w:r>
      <w:r w:rsidR="00660398" w:rsidRPr="00B15DCB">
        <w:rPr>
          <w:rFonts w:cs="Times New Roman"/>
          <w:szCs w:val="24"/>
        </w:rPr>
        <w:t xml:space="preserve"> LEF1 and SP1 may play an important role in regulating cholesterol metabolism and injury response after SCI</w:t>
      </w:r>
      <w:r w:rsidR="00CA5CA6" w:rsidRPr="00B15DCB">
        <w:rPr>
          <w:rFonts w:cs="Times New Roman"/>
          <w:szCs w:val="24"/>
        </w:rPr>
        <w:fldChar w:fldCharType="begin">
          <w:fldData xml:space="preserve">PEVuZE5vdGU+PENpdGU+PEF1dGhvcj5DaGVuPC9BdXRob3I+PFllYXI+MjAxNTwvWWVhcj48UmVj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y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=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DaGVuPC9BdXRob3I+PFllYXI+MjAxNTwvWWVhcj48UmVj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y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=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42]</w:t>
      </w:r>
      <w:r w:rsidR="00CA5CA6" w:rsidRPr="00B15DCB">
        <w:rPr>
          <w:rFonts w:cs="Times New Roman"/>
          <w:szCs w:val="24"/>
        </w:rPr>
        <w:fldChar w:fldCharType="end"/>
      </w:r>
      <w:r w:rsidR="00660398" w:rsidRPr="00B15DCB">
        <w:rPr>
          <w:rFonts w:cs="Times New Roman"/>
          <w:szCs w:val="24"/>
        </w:rPr>
        <w:t xml:space="preserve">. In addition, transcription factor SP1 has been </w:t>
      </w:r>
      <w:r>
        <w:rPr>
          <w:rFonts w:cs="Times New Roman"/>
          <w:szCs w:val="24"/>
        </w:rPr>
        <w:t xml:space="preserve">shown to be </w:t>
      </w:r>
      <w:r w:rsidR="00660398" w:rsidRPr="00B15DCB">
        <w:rPr>
          <w:rFonts w:cs="Times New Roman"/>
          <w:szCs w:val="24"/>
        </w:rPr>
        <w:t xml:space="preserve">up-regulated in </w:t>
      </w:r>
      <w:r w:rsidR="00CE3565" w:rsidRPr="00B15DCB">
        <w:rPr>
          <w:rFonts w:cs="Times New Roman"/>
          <w:szCs w:val="24"/>
        </w:rPr>
        <w:t>SCI</w:t>
      </w:r>
      <w:r w:rsidR="00660398" w:rsidRPr="00B15DCB">
        <w:rPr>
          <w:rFonts w:cs="Times New Roman"/>
          <w:szCs w:val="24"/>
        </w:rPr>
        <w:t xml:space="preserve"> rats, and is predicted to be a potential transcription regulator of classical inflammatory response genes in rats</w:t>
      </w:r>
      <w:r w:rsidR="00CA5CA6" w:rsidRPr="00B15DCB">
        <w:rPr>
          <w:rFonts w:cs="Times New Roman"/>
          <w:szCs w:val="24"/>
        </w:rPr>
        <w:fldChar w:fldCharType="begin"/>
      </w:r>
      <w:r w:rsidR="007052C5" w:rsidRPr="00B15DCB">
        <w:rPr>
          <w:rFonts w:cs="Times New Roman"/>
          <w:szCs w:val="24"/>
        </w:rPr>
        <w:instrText xml:space="preserve"> ADDIN EN.CITE &lt;EndNote&gt;&lt;Cite&gt;&lt;Author&gt;Tica&lt;/Author&gt;&lt;Year&gt;2018&lt;/Year&gt;&lt;RecNum&gt;730&lt;/RecNum&gt;&lt;DisplayText&gt;&lt;style face="superscript"&gt;[43]&lt;/style&gt;&lt;/DisplayText&gt;&lt;record&gt;&lt;rec-number&gt;730&lt;/rec-number&gt;&lt;foreign-keys&gt;&lt;key app="EN" db-id="vxt2rzxsk20femeezt35vvaqpadaxtptaxxs"&gt;730&lt;/key&gt;&lt;/foreign-keys&gt;&lt;ref-type name="Journal Article"&gt;17&lt;/ref-type&gt;&lt;contributors&gt;&lt;authors&gt;&lt;author&gt;Tica, J.&lt;/author&gt;&lt;author&gt;Didangelos, A.&lt;/author&gt;&lt;/authors&gt;&lt;/contributors&gt;&lt;auth-address&gt;Sir Alexander Fleming Building, Imperial College London, London, United Kingdom.&amp;#xD;Department of Infection, Immunity &amp;amp; Inflammation, University of Leicester, Leicester, United Kingdom.&lt;/auth-address&gt;&lt;titles&gt;&lt;title&gt;Comparative Transcriptomics of Rat and Axolotl After Spinal Cord Injury Dissects Differences and Similarities in Inflammatory and Matrix Remodeling Gene Expression Patterns&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808&lt;/pages&gt;&lt;volume&gt;12&lt;/volume&gt;&lt;dates&gt;&lt;year&gt;2018&lt;/year&gt;&lt;/dates&gt;&lt;isbn&gt;1662-4548 (Print)&amp;#xD;1662-453X (Linking)&lt;/isbn&gt;&lt;accession-num&gt;30519154&lt;/accession-num&gt;&lt;urls&gt;&lt;related-urls&gt;&lt;url&gt;http://www.ncbi.nlm.nih.gov/pubmed/30519154&lt;/url&gt;&lt;/related-urls&gt;&lt;/urls&gt;&lt;custom2&gt;6262295&lt;/custom2&gt;&lt;electronic-resource-num&gt;10.3389/fnins.2018.00808&lt;/electronic-resource-num&gt;&lt;/record&gt;&lt;/Cite&gt;&lt;/EndNote&gt;</w:instrText>
      </w:r>
      <w:r w:rsidR="00CA5CA6" w:rsidRPr="00B15DCB">
        <w:rPr>
          <w:rFonts w:cs="Times New Roman"/>
          <w:szCs w:val="24"/>
        </w:rPr>
        <w:fldChar w:fldCharType="separate"/>
      </w:r>
      <w:r w:rsidR="007052C5" w:rsidRPr="00B15DCB">
        <w:rPr>
          <w:rFonts w:cs="Times New Roman"/>
          <w:noProof/>
          <w:szCs w:val="24"/>
          <w:vertAlign w:val="superscript"/>
        </w:rPr>
        <w:t>[43]</w:t>
      </w:r>
      <w:r w:rsidR="00CA5CA6" w:rsidRPr="00B15DCB">
        <w:rPr>
          <w:rFonts w:cs="Times New Roman"/>
          <w:szCs w:val="24"/>
        </w:rPr>
        <w:fldChar w:fldCharType="end"/>
      </w:r>
      <w:r w:rsidR="00660398" w:rsidRPr="00B15DCB">
        <w:rPr>
          <w:rFonts w:cs="Times New Roman"/>
          <w:szCs w:val="24"/>
        </w:rPr>
        <w:t xml:space="preserve">. </w:t>
      </w:r>
      <w:r>
        <w:rPr>
          <w:rFonts w:cs="Times New Roman"/>
          <w:szCs w:val="24"/>
        </w:rPr>
        <w:t>O</w:t>
      </w:r>
      <w:r w:rsidR="00660398" w:rsidRPr="00B15DCB">
        <w:rPr>
          <w:rFonts w:cs="Times New Roman"/>
          <w:szCs w:val="24"/>
        </w:rPr>
        <w:t xml:space="preserve">ther </w:t>
      </w:r>
      <w:r w:rsidR="00487834">
        <w:rPr>
          <w:rFonts w:cs="Times New Roman"/>
          <w:szCs w:val="24"/>
        </w:rPr>
        <w:t>TF</w:t>
      </w:r>
      <w:r w:rsidR="00660398" w:rsidRPr="00B15DCB">
        <w:rPr>
          <w:rFonts w:cs="Times New Roman"/>
          <w:szCs w:val="24"/>
        </w:rPr>
        <w:t xml:space="preserve"> that significantly regulate the dysfunction module of metastatic breast cancer may also participate in the basic process of asthma, which </w:t>
      </w:r>
      <w:r>
        <w:rPr>
          <w:rFonts w:cs="Times New Roman"/>
          <w:szCs w:val="24"/>
        </w:rPr>
        <w:t>requires</w:t>
      </w:r>
      <w:r w:rsidR="00660398" w:rsidRPr="00B15DCB">
        <w:rPr>
          <w:rFonts w:cs="Times New Roman"/>
          <w:szCs w:val="24"/>
        </w:rPr>
        <w:t xml:space="preserve"> experimental confirmation. Finally, by constructing a comprehensive landscape of astrocyte</w:t>
      </w:r>
      <w:r>
        <w:rPr>
          <w:rFonts w:cs="Times New Roman"/>
          <w:szCs w:val="24"/>
        </w:rPr>
        <w:t>s</w:t>
      </w:r>
      <w:r w:rsidR="00660398" w:rsidRPr="00B15DCB">
        <w:rPr>
          <w:rFonts w:cs="Times New Roman"/>
          <w:szCs w:val="24"/>
        </w:rPr>
        <w:t xml:space="preserve"> and non-astrocyte</w:t>
      </w:r>
      <w:r>
        <w:rPr>
          <w:rFonts w:cs="Times New Roman"/>
          <w:szCs w:val="24"/>
        </w:rPr>
        <w:t>s</w:t>
      </w:r>
      <w:r w:rsidR="00660398" w:rsidRPr="00B15DCB">
        <w:rPr>
          <w:rFonts w:cs="Times New Roman"/>
          <w:szCs w:val="24"/>
        </w:rPr>
        <w:t xml:space="preserve"> in the repair mechanism of </w:t>
      </w:r>
      <w:r w:rsidR="00CE3565" w:rsidRPr="00B15DCB">
        <w:rPr>
          <w:rFonts w:cs="Times New Roman"/>
          <w:szCs w:val="24"/>
        </w:rPr>
        <w:t>SCI</w:t>
      </w:r>
      <w:r w:rsidR="00660398" w:rsidRPr="00B15DCB">
        <w:rPr>
          <w:rFonts w:cs="Times New Roman"/>
          <w:szCs w:val="24"/>
        </w:rPr>
        <w:t xml:space="preserve">, we found that ncRNA miR344d-3p regulated the key gene </w:t>
      </w:r>
      <w:r w:rsidR="00660398" w:rsidRPr="00B15DCB">
        <w:rPr>
          <w:rFonts w:cs="Times New Roman"/>
          <w:i/>
          <w:iCs/>
          <w:szCs w:val="24"/>
        </w:rPr>
        <w:t>Lrrtm2</w:t>
      </w:r>
      <w:r w:rsidR="00660398" w:rsidRPr="00B15DCB">
        <w:rPr>
          <w:rFonts w:cs="Times New Roman"/>
          <w:szCs w:val="24"/>
        </w:rPr>
        <w:t xml:space="preserve"> of module 3 and miR-302b-3p regulated</w:t>
      </w:r>
      <w:r w:rsidR="002C4036" w:rsidRPr="00B15DCB">
        <w:rPr>
          <w:rFonts w:cs="Times New Roman"/>
          <w:szCs w:val="24"/>
        </w:rPr>
        <w:t xml:space="preserve"> the</w:t>
      </w:r>
      <w:r w:rsidR="00660398" w:rsidRPr="00B15DCB">
        <w:rPr>
          <w:rFonts w:cs="Times New Roman"/>
          <w:szCs w:val="24"/>
        </w:rPr>
        <w:t xml:space="preserve"> </w:t>
      </w:r>
      <w:r w:rsidR="002C4036" w:rsidRPr="00B15DCB">
        <w:rPr>
          <w:rFonts w:cs="Times New Roman"/>
          <w:szCs w:val="24"/>
        </w:rPr>
        <w:t>r</w:t>
      </w:r>
      <w:r w:rsidR="00660398" w:rsidRPr="00B15DCB">
        <w:rPr>
          <w:rFonts w:cs="Times New Roman"/>
          <w:szCs w:val="24"/>
        </w:rPr>
        <w:t xml:space="preserve">est of module 19. </w:t>
      </w:r>
      <w:r w:rsidR="00B72D47" w:rsidRPr="00B15DCB">
        <w:rPr>
          <w:rFonts w:cs="Times New Roman"/>
          <w:szCs w:val="24"/>
        </w:rPr>
        <w:t xml:space="preserve">The rest </w:t>
      </w:r>
      <w:r w:rsidR="00660398" w:rsidRPr="00B15DCB">
        <w:rPr>
          <w:rFonts w:cs="Times New Roman"/>
          <w:szCs w:val="24"/>
        </w:rPr>
        <w:t xml:space="preserve">is both a transcription factor and a key gene. LRRTM2 interacts with PSD-95 and regulates the expression of </w:t>
      </w:r>
      <w:r>
        <w:rPr>
          <w:rFonts w:cs="Times New Roman"/>
          <w:szCs w:val="24"/>
        </w:rPr>
        <w:t xml:space="preserve">the </w:t>
      </w:r>
      <w:r w:rsidR="00660398" w:rsidRPr="00B15DCB">
        <w:rPr>
          <w:rFonts w:cs="Times New Roman"/>
          <w:szCs w:val="24"/>
        </w:rPr>
        <w:t xml:space="preserve">AMPA receptor. Lentivirus-mediated LRRTM2 knockdown </w:t>
      </w:r>
      <w:r w:rsidR="00660398" w:rsidRPr="00B15DCB">
        <w:rPr>
          <w:rFonts w:cs="Times New Roman"/>
          <w:i/>
          <w:iCs/>
          <w:szCs w:val="24"/>
        </w:rPr>
        <w:t>in vivo</w:t>
      </w:r>
      <w:r w:rsidR="00660398" w:rsidRPr="00B15DCB">
        <w:rPr>
          <w:rFonts w:cs="Times New Roman"/>
          <w:szCs w:val="24"/>
        </w:rPr>
        <w:t xml:space="preserve"> decreases the intensity of </w:t>
      </w:r>
      <w:r>
        <w:rPr>
          <w:rFonts w:cs="Times New Roman"/>
          <w:szCs w:val="24"/>
        </w:rPr>
        <w:t xml:space="preserve">the </w:t>
      </w:r>
      <w:r w:rsidR="00660398" w:rsidRPr="00B15DCB">
        <w:rPr>
          <w:rFonts w:cs="Times New Roman"/>
          <w:szCs w:val="24"/>
        </w:rPr>
        <w:t>induced excitatory synaptic current</w:t>
      </w:r>
      <w:r w:rsidR="00CA5CA6" w:rsidRPr="00B15DCB">
        <w:rPr>
          <w:rFonts w:cs="Times New Roman"/>
          <w:szCs w:val="24"/>
        </w:rPr>
        <w:fldChar w:fldCharType="begin">
          <w:fldData xml:space="preserve">PEVuZE5vdGU+PENpdGU+PEF1dGhvcj5kZSBXaXQ8L0F1dGhvcj48WWVhcj4yMDA5PC9ZZWFyPjxS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c5OS04MDY8L3BhZ2VzPjx2b2x1bWU+NjQ8L3ZvbHVtZT48bnVtYmVyPjY8L251bWJlcj48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kZSBXaXQ8L0F1dGhvcj48WWVhcj4yMDA5PC9ZZWFyPjxS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c5OS04MDY8L3BhZ2VzPjx2b2x1bWU+NjQ8L3ZvbHVtZT48bnVtYmVyPjY8L251bWJlcj48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44]</w:t>
      </w:r>
      <w:r w:rsidR="00CA5CA6" w:rsidRPr="00B15DCB">
        <w:rPr>
          <w:rFonts w:cs="Times New Roman"/>
          <w:szCs w:val="24"/>
        </w:rPr>
        <w:fldChar w:fldCharType="end"/>
      </w:r>
      <w:r w:rsidR="00660398" w:rsidRPr="00B15DCB">
        <w:rPr>
          <w:rFonts w:cs="Times New Roman"/>
          <w:szCs w:val="24"/>
        </w:rPr>
        <w:t>. IGF-1R is the direct target of microRNA-302b-3p. Overexpression of microRNA-302b-3p and silenc</w:t>
      </w:r>
      <w:r>
        <w:rPr>
          <w:rFonts w:cs="Times New Roman"/>
          <w:szCs w:val="24"/>
        </w:rPr>
        <w:t>ing</w:t>
      </w:r>
      <w:r w:rsidR="00660398" w:rsidRPr="00B15DCB">
        <w:rPr>
          <w:rFonts w:cs="Times New Roman"/>
          <w:szCs w:val="24"/>
        </w:rPr>
        <w:t xml:space="preserve"> of IGF-1R decrease AKT phosphorylation</w:t>
      </w:r>
      <w:r w:rsidR="00CA5CA6" w:rsidRPr="00B15DCB">
        <w:rPr>
          <w:rFonts w:cs="Times New Roman"/>
          <w:szCs w:val="24"/>
        </w:rPr>
        <w:fldChar w:fldCharType="begin">
          <w:fldData xml:space="preserve">PEVuZE5vdGU+PENpdGU+PEF1dGhvcj5HdW88L0F1dGhvcj48WWVhcj4yMDE3PC9ZZWFyPjxSZWNO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HdW88L0F1dGhvcj48WWVhcj4yMDE3PC9ZZWFyPjxSZWNO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45]</w:t>
      </w:r>
      <w:r w:rsidR="00CA5CA6" w:rsidRPr="00B15DCB">
        <w:rPr>
          <w:rFonts w:cs="Times New Roman"/>
          <w:szCs w:val="24"/>
        </w:rPr>
        <w:fldChar w:fldCharType="end"/>
      </w:r>
      <w:r w:rsidR="00660398" w:rsidRPr="00B15DCB">
        <w:rPr>
          <w:rFonts w:cs="Times New Roman"/>
          <w:szCs w:val="24"/>
        </w:rPr>
        <w:t xml:space="preserve">. </w:t>
      </w:r>
      <w:r>
        <w:rPr>
          <w:rFonts w:cs="Times New Roman"/>
          <w:szCs w:val="24"/>
        </w:rPr>
        <w:t>In addition</w:t>
      </w:r>
      <w:r w:rsidR="00660398" w:rsidRPr="00B15DCB">
        <w:rPr>
          <w:rFonts w:cs="Times New Roman"/>
          <w:szCs w:val="24"/>
        </w:rPr>
        <w:t xml:space="preserve">, down-regulation of N-acetylglucosaminotransferase GCNT3 by microRNA-302b-3p can reduce </w:t>
      </w:r>
      <w:r w:rsidR="00660398" w:rsidRPr="00B15DCB">
        <w:rPr>
          <w:rFonts w:cs="Times New Roman"/>
          <w:szCs w:val="24"/>
        </w:rPr>
        <w:lastRenderedPageBreak/>
        <w:t>the proliferation, migration and invasion of non-small cell lung cancer (NSCLC)</w:t>
      </w:r>
      <w:r w:rsidR="00CA5CA6" w:rsidRPr="00B15DCB">
        <w:rPr>
          <w:rFonts w:cs="Times New Roman"/>
          <w:szCs w:val="24"/>
        </w:rPr>
        <w:fldChar w:fldCharType="begin">
          <w:fldData xml:space="preserve">PEVuZE5vdGU+PENpdGU+PEF1dGhvcj5MaTwvQXV0aG9yPjxZZWFyPjIwMTg8L1llYXI+PFJlY051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=
</w:fldData>
        </w:fldChar>
      </w:r>
      <w:r w:rsidR="007052C5" w:rsidRPr="00B15DCB">
        <w:rPr>
          <w:rFonts w:cs="Times New Roman"/>
          <w:szCs w:val="24"/>
        </w:rPr>
        <w:instrText xml:space="preserve"> ADDIN EN.CITE </w:instrText>
      </w:r>
      <w:r w:rsidR="007052C5" w:rsidRPr="00B15DCB">
        <w:rPr>
          <w:rFonts w:cs="Times New Roman"/>
          <w:szCs w:val="24"/>
        </w:rPr>
        <w:fldChar w:fldCharType="begin">
          <w:fldData xml:space="preserve">PEVuZE5vdGU+PENpdGU+PEF1dGhvcj5MaTwvQXV0aG9yPjxZZWFyPjIwMTg8L1llYXI+PFJlY051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=
</w:fldData>
        </w:fldChar>
      </w:r>
      <w:r w:rsidR="007052C5" w:rsidRPr="00B15DCB">
        <w:rPr>
          <w:rFonts w:cs="Times New Roman"/>
          <w:szCs w:val="24"/>
        </w:rPr>
        <w:instrText xml:space="preserve"> ADDIN EN.CITE.DATA </w:instrText>
      </w:r>
      <w:r w:rsidR="007052C5" w:rsidRPr="00B15DCB">
        <w:rPr>
          <w:rFonts w:cs="Times New Roman"/>
          <w:szCs w:val="24"/>
        </w:rPr>
      </w:r>
      <w:r w:rsidR="007052C5" w:rsidRPr="00B15DCB">
        <w:rPr>
          <w:rFonts w:cs="Times New Roman"/>
          <w:szCs w:val="24"/>
        </w:rPr>
        <w:fldChar w:fldCharType="end"/>
      </w:r>
      <w:r w:rsidR="00CA5CA6" w:rsidRPr="00B15DCB">
        <w:rPr>
          <w:rFonts w:cs="Times New Roman"/>
          <w:szCs w:val="24"/>
        </w:rPr>
      </w:r>
      <w:r w:rsidR="00CA5CA6" w:rsidRPr="00B15DCB">
        <w:rPr>
          <w:rFonts w:cs="Times New Roman"/>
          <w:szCs w:val="24"/>
        </w:rPr>
        <w:fldChar w:fldCharType="separate"/>
      </w:r>
      <w:r w:rsidR="007052C5" w:rsidRPr="00B15DCB">
        <w:rPr>
          <w:rFonts w:cs="Times New Roman"/>
          <w:noProof/>
          <w:szCs w:val="24"/>
          <w:vertAlign w:val="superscript"/>
        </w:rPr>
        <w:t>[46]</w:t>
      </w:r>
      <w:r w:rsidR="00CA5CA6" w:rsidRPr="00B15DCB">
        <w:rPr>
          <w:rFonts w:cs="Times New Roman"/>
          <w:szCs w:val="24"/>
        </w:rPr>
        <w:fldChar w:fldCharType="end"/>
      </w:r>
      <w:r w:rsidR="00660398" w:rsidRPr="00B15DCB">
        <w:rPr>
          <w:rFonts w:cs="Times New Roman"/>
          <w:szCs w:val="24"/>
        </w:rPr>
        <w:t>.</w:t>
      </w:r>
    </w:p>
    <w:p w14:paraId="3DCE3EEC" w14:textId="77777777" w:rsidR="00660398" w:rsidRPr="00B15DCB" w:rsidRDefault="00660398" w:rsidP="00660398">
      <w:pPr>
        <w:rPr>
          <w:rFonts w:cs="Times New Roman"/>
          <w:szCs w:val="24"/>
        </w:rPr>
      </w:pPr>
    </w:p>
    <w:p w14:paraId="2C50A6F2" w14:textId="77777777" w:rsidR="004F4E4B" w:rsidRPr="00B15DCB" w:rsidRDefault="004F4E4B" w:rsidP="004F4E4B">
      <w:pPr>
        <w:adjustRightInd w:val="0"/>
        <w:snapToGrid w:val="0"/>
        <w:rPr>
          <w:rFonts w:cstheme="minorHAnsi"/>
          <w:b/>
          <w:szCs w:val="24"/>
          <w:u w:val="single"/>
        </w:rPr>
      </w:pPr>
      <w:r w:rsidRPr="00B15DCB">
        <w:rPr>
          <w:rFonts w:cstheme="minorHAnsi"/>
          <w:b/>
          <w:szCs w:val="24"/>
          <w:u w:val="single"/>
        </w:rPr>
        <w:t>ARTICLE HIGHLIGHTS</w:t>
      </w:r>
    </w:p>
    <w:p w14:paraId="2D216922" w14:textId="77777777" w:rsidR="009C0ECD" w:rsidRPr="00B15DCB" w:rsidRDefault="009C0ECD" w:rsidP="009C0ECD">
      <w:pPr>
        <w:rPr>
          <w:rFonts w:cs="Times New Roman"/>
          <w:szCs w:val="24"/>
        </w:rPr>
      </w:pPr>
      <w:r w:rsidRPr="00B15DCB">
        <w:rPr>
          <w:b/>
          <w:bCs/>
          <w:i/>
          <w:iCs/>
          <w:szCs w:val="24"/>
          <w:shd w:val="clear" w:color="auto" w:fill="FFFFFF"/>
        </w:rPr>
        <w:t>Research background</w:t>
      </w:r>
    </w:p>
    <w:p w14:paraId="75CB014F" w14:textId="77777777" w:rsidR="009C0ECD" w:rsidRPr="00B15DCB" w:rsidRDefault="009C0ECD" w:rsidP="009C0ECD">
      <w:pPr>
        <w:rPr>
          <w:b/>
          <w:bCs/>
          <w:i/>
          <w:iCs/>
          <w:szCs w:val="24"/>
          <w:shd w:val="clear" w:color="auto" w:fill="FFFFFF"/>
        </w:rPr>
      </w:pPr>
      <w:r w:rsidRPr="00B15DCB">
        <w:rPr>
          <w:rFonts w:cs="Arial"/>
          <w:szCs w:val="24"/>
          <w:shd w:val="clear" w:color="auto" w:fill="FFFFFF"/>
        </w:rPr>
        <w:t xml:space="preserve">Astrocytes are key regulators of inflammatory responses within the central nervous system following </w:t>
      </w:r>
      <w:r w:rsidRPr="00B15DCB">
        <w:rPr>
          <w:rStyle w:val="highlight"/>
          <w:rFonts w:cs="Arial"/>
          <w:szCs w:val="24"/>
          <w:shd w:val="clear" w:color="auto" w:fill="FFFFFF"/>
        </w:rPr>
        <w:t>spinal cord injury</w:t>
      </w:r>
      <w:r w:rsidRPr="00B15DCB">
        <w:rPr>
          <w:rFonts w:cs="Arial"/>
          <w:szCs w:val="24"/>
          <w:shd w:val="clear" w:color="auto" w:fill="FFFFFF"/>
        </w:rPr>
        <w:t xml:space="preserve"> (SCI).</w:t>
      </w:r>
    </w:p>
    <w:p w14:paraId="07FE2A3D" w14:textId="77777777" w:rsidR="009C0ECD" w:rsidRPr="00B15DCB" w:rsidRDefault="009C0ECD" w:rsidP="009C0ECD">
      <w:pPr>
        <w:rPr>
          <w:b/>
          <w:bCs/>
          <w:i/>
          <w:iCs/>
          <w:szCs w:val="24"/>
          <w:shd w:val="clear" w:color="auto" w:fill="FFFFFF"/>
        </w:rPr>
      </w:pPr>
    </w:p>
    <w:p w14:paraId="3CA7276C" w14:textId="77777777" w:rsidR="009C0ECD" w:rsidRPr="00B15DCB" w:rsidRDefault="009C0ECD" w:rsidP="009C0ECD">
      <w:pPr>
        <w:rPr>
          <w:b/>
          <w:bCs/>
          <w:i/>
          <w:iCs/>
          <w:szCs w:val="24"/>
          <w:shd w:val="clear" w:color="auto" w:fill="FFFFFF"/>
        </w:rPr>
      </w:pPr>
      <w:r w:rsidRPr="00B15DCB">
        <w:rPr>
          <w:b/>
          <w:bCs/>
          <w:i/>
          <w:iCs/>
          <w:szCs w:val="24"/>
          <w:shd w:val="clear" w:color="auto" w:fill="FFFFFF"/>
        </w:rPr>
        <w:t>Research motivation</w:t>
      </w:r>
    </w:p>
    <w:p w14:paraId="73A03C17" w14:textId="7FA1114C" w:rsidR="009C0ECD" w:rsidRPr="00B15DCB" w:rsidRDefault="009C0ECD" w:rsidP="009C0ECD">
      <w:pPr>
        <w:rPr>
          <w:rFonts w:cs="Arial"/>
          <w:szCs w:val="24"/>
          <w:shd w:val="clear" w:color="auto" w:fill="FFFFFF"/>
        </w:rPr>
      </w:pPr>
      <w:r w:rsidRPr="00B15DCB">
        <w:rPr>
          <w:rFonts w:cs="Arial"/>
          <w:szCs w:val="24"/>
          <w:shd w:val="clear" w:color="auto" w:fill="FFFFFF"/>
        </w:rPr>
        <w:t>The role and mechanism of astrocytes expression and its function in SCI are still unknown.</w:t>
      </w:r>
    </w:p>
    <w:p w14:paraId="652E20BC" w14:textId="77777777" w:rsidR="009C0ECD" w:rsidRPr="00B15DCB" w:rsidRDefault="009C0ECD" w:rsidP="009C0ECD">
      <w:pPr>
        <w:rPr>
          <w:rFonts w:cs="Arial"/>
          <w:szCs w:val="24"/>
          <w:shd w:val="clear" w:color="auto" w:fill="FFFFFF"/>
        </w:rPr>
      </w:pPr>
    </w:p>
    <w:p w14:paraId="35AAB92B" w14:textId="77777777" w:rsidR="009C0ECD" w:rsidRPr="00B15DCB" w:rsidRDefault="009C0ECD" w:rsidP="009C0ECD">
      <w:pPr>
        <w:rPr>
          <w:b/>
          <w:bCs/>
          <w:i/>
          <w:iCs/>
          <w:szCs w:val="24"/>
          <w:shd w:val="clear" w:color="auto" w:fill="FFFFFF"/>
        </w:rPr>
      </w:pPr>
      <w:r w:rsidRPr="00B15DCB">
        <w:rPr>
          <w:b/>
          <w:bCs/>
          <w:i/>
          <w:iCs/>
          <w:szCs w:val="24"/>
          <w:shd w:val="clear" w:color="auto" w:fill="FFFFFF"/>
        </w:rPr>
        <w:t>Research objectives</w:t>
      </w:r>
    </w:p>
    <w:p w14:paraId="718E7D89" w14:textId="3FB43877" w:rsidR="009C0ECD" w:rsidRPr="00B15DCB" w:rsidRDefault="009C0ECD" w:rsidP="009C0ECD">
      <w:pPr>
        <w:rPr>
          <w:b/>
          <w:bCs/>
          <w:i/>
          <w:iCs/>
          <w:szCs w:val="24"/>
          <w:shd w:val="clear" w:color="auto" w:fill="FFFFFF"/>
        </w:rPr>
      </w:pPr>
      <w:r w:rsidRPr="00B15DCB">
        <w:rPr>
          <w:rFonts w:cs="Arial"/>
          <w:szCs w:val="24"/>
          <w:shd w:val="clear" w:color="auto" w:fill="FFFFFF"/>
        </w:rPr>
        <w:t xml:space="preserve">The aim of this study was to investigate the effect of astrocytes and non-astrocytes on SCI and to </w:t>
      </w:r>
      <w:r w:rsidR="007830D8">
        <w:rPr>
          <w:rFonts w:cs="Arial"/>
          <w:szCs w:val="24"/>
          <w:shd w:val="clear" w:color="auto" w:fill="FFFFFF"/>
        </w:rPr>
        <w:t>determine</w:t>
      </w:r>
      <w:r w:rsidRPr="00B15DCB">
        <w:rPr>
          <w:rFonts w:cs="Arial"/>
          <w:szCs w:val="24"/>
          <w:shd w:val="clear" w:color="auto" w:fill="FFFFFF"/>
        </w:rPr>
        <w:t xml:space="preserve"> the mechanism of action in </w:t>
      </w:r>
      <w:r w:rsidR="007830D8">
        <w:rPr>
          <w:rFonts w:cs="Arial"/>
          <w:szCs w:val="24"/>
          <w:shd w:val="clear" w:color="auto" w:fill="FFFFFF"/>
        </w:rPr>
        <w:t xml:space="preserve">SCI </w:t>
      </w:r>
      <w:r w:rsidRPr="00B15DCB">
        <w:rPr>
          <w:rFonts w:cs="Arial"/>
          <w:szCs w:val="24"/>
          <w:shd w:val="clear" w:color="auto" w:fill="FFFFFF"/>
        </w:rPr>
        <w:t>repair.</w:t>
      </w:r>
    </w:p>
    <w:p w14:paraId="0272E596" w14:textId="77777777" w:rsidR="009C0ECD" w:rsidRPr="00B15DCB" w:rsidRDefault="009C0ECD" w:rsidP="009C0ECD">
      <w:pPr>
        <w:rPr>
          <w:rFonts w:cs="Arial"/>
          <w:szCs w:val="24"/>
          <w:shd w:val="clear" w:color="auto" w:fill="FFFFFF"/>
        </w:rPr>
      </w:pPr>
    </w:p>
    <w:p w14:paraId="0CDE65DD" w14:textId="77777777" w:rsidR="009C0ECD" w:rsidRPr="00B15DCB" w:rsidRDefault="009C0ECD" w:rsidP="009C0ECD">
      <w:pPr>
        <w:rPr>
          <w:b/>
          <w:bCs/>
          <w:i/>
          <w:iCs/>
          <w:szCs w:val="24"/>
          <w:shd w:val="clear" w:color="auto" w:fill="FFFFFF"/>
        </w:rPr>
      </w:pPr>
      <w:r w:rsidRPr="00B15DCB">
        <w:rPr>
          <w:b/>
          <w:bCs/>
          <w:i/>
          <w:iCs/>
          <w:szCs w:val="24"/>
          <w:shd w:val="clear" w:color="auto" w:fill="FFFFFF"/>
        </w:rPr>
        <w:t>Research methods</w:t>
      </w:r>
    </w:p>
    <w:p w14:paraId="4AF695DF" w14:textId="5F2EF661" w:rsidR="009C0ECD" w:rsidRPr="00B15DCB" w:rsidRDefault="009C0ECD" w:rsidP="009C0ECD">
      <w:pPr>
        <w:rPr>
          <w:rFonts w:cs="Times New Roman"/>
          <w:szCs w:val="24"/>
          <w:shd w:val="clear" w:color="auto" w:fill="FFFFFF"/>
        </w:rPr>
      </w:pPr>
      <w:r w:rsidRPr="00B15DCB">
        <w:rPr>
          <w:rFonts w:cs="Times New Roman"/>
          <w:szCs w:val="24"/>
          <w:shd w:val="clear" w:color="auto" w:fill="FFFFFF"/>
        </w:rPr>
        <w:t xml:space="preserve">To identify the core genes that effected </w:t>
      </w:r>
      <w:r w:rsidR="00140548" w:rsidRPr="00B15DCB">
        <w:rPr>
          <w:rFonts w:cs="Times New Roman"/>
          <w:szCs w:val="24"/>
          <w:shd w:val="clear" w:color="auto" w:fill="FFFFFF"/>
        </w:rPr>
        <w:t>SCI</w:t>
      </w:r>
      <w:r w:rsidRPr="00B15DCB">
        <w:rPr>
          <w:rFonts w:cs="Times New Roman"/>
          <w:szCs w:val="24"/>
          <w:shd w:val="clear" w:color="auto" w:fill="FFFFFF"/>
        </w:rPr>
        <w:t xml:space="preserve"> at the molecul</w:t>
      </w:r>
      <w:r w:rsidR="007830D8">
        <w:rPr>
          <w:rFonts w:cs="Times New Roman"/>
          <w:szCs w:val="24"/>
          <w:shd w:val="clear" w:color="auto" w:fill="FFFFFF"/>
        </w:rPr>
        <w:t>ar</w:t>
      </w:r>
      <w:r w:rsidRPr="00B15DCB">
        <w:rPr>
          <w:rFonts w:cs="Times New Roman"/>
          <w:szCs w:val="24"/>
          <w:shd w:val="clear" w:color="auto" w:fill="FFFFFF"/>
        </w:rPr>
        <w:t xml:space="preserve"> level using bioinformatics methods.</w:t>
      </w:r>
    </w:p>
    <w:p w14:paraId="70E05A86" w14:textId="77777777" w:rsidR="009C0ECD" w:rsidRPr="00B15DCB" w:rsidRDefault="009C0ECD" w:rsidP="009C0ECD">
      <w:pPr>
        <w:rPr>
          <w:b/>
          <w:bCs/>
          <w:i/>
          <w:iCs/>
          <w:szCs w:val="24"/>
          <w:shd w:val="clear" w:color="auto" w:fill="FFFFFF"/>
        </w:rPr>
      </w:pPr>
    </w:p>
    <w:p w14:paraId="69FDC562" w14:textId="77777777" w:rsidR="009C0ECD" w:rsidRPr="00B15DCB" w:rsidRDefault="009C0ECD" w:rsidP="009C0ECD">
      <w:pPr>
        <w:rPr>
          <w:b/>
          <w:bCs/>
          <w:i/>
          <w:iCs/>
          <w:szCs w:val="24"/>
          <w:shd w:val="clear" w:color="auto" w:fill="FFFFFF"/>
        </w:rPr>
      </w:pPr>
      <w:r w:rsidRPr="00B15DCB">
        <w:rPr>
          <w:b/>
          <w:bCs/>
          <w:i/>
          <w:iCs/>
          <w:szCs w:val="24"/>
          <w:shd w:val="clear" w:color="auto" w:fill="FFFFFF"/>
        </w:rPr>
        <w:t>Research results</w:t>
      </w:r>
    </w:p>
    <w:p w14:paraId="478A206F" w14:textId="784E559F" w:rsidR="009C0ECD" w:rsidRPr="00B15DCB" w:rsidRDefault="009C0ECD" w:rsidP="009C0ECD">
      <w:pPr>
        <w:rPr>
          <w:b/>
          <w:bCs/>
          <w:i/>
          <w:iCs/>
          <w:szCs w:val="24"/>
          <w:shd w:val="clear" w:color="auto" w:fill="FFFFFF"/>
        </w:rPr>
      </w:pPr>
      <w:r w:rsidRPr="00B15DCB">
        <w:rPr>
          <w:rFonts w:cs="Times New Roman"/>
          <w:szCs w:val="24"/>
          <w:shd w:val="clear" w:color="auto" w:fill="FFFFFF"/>
        </w:rPr>
        <w:t xml:space="preserve">Among the four groups of differential results, miR-494, XIST and other core genes were found </w:t>
      </w:r>
      <w:r w:rsidR="007830D8">
        <w:rPr>
          <w:rFonts w:cs="Times New Roman"/>
          <w:szCs w:val="24"/>
          <w:shd w:val="clear" w:color="auto" w:fill="FFFFFF"/>
        </w:rPr>
        <w:t>following</w:t>
      </w:r>
      <w:r w:rsidRPr="00B15DCB">
        <w:rPr>
          <w:rFonts w:cs="Times New Roman"/>
          <w:szCs w:val="24"/>
          <w:shd w:val="clear" w:color="auto" w:fill="FFFFFF"/>
        </w:rPr>
        <w:t xml:space="preserve"> furth</w:t>
      </w:r>
      <w:r w:rsidR="007830D8">
        <w:rPr>
          <w:rFonts w:cs="Times New Roman"/>
          <w:szCs w:val="24"/>
          <w:shd w:val="clear" w:color="auto" w:fill="FFFFFF"/>
        </w:rPr>
        <w:t>e</w:t>
      </w:r>
      <w:r w:rsidRPr="00B15DCB">
        <w:rPr>
          <w:rFonts w:cs="Times New Roman"/>
          <w:szCs w:val="24"/>
          <w:shd w:val="clear" w:color="auto" w:fill="FFFFFF"/>
        </w:rPr>
        <w:t>r analysis.</w:t>
      </w:r>
    </w:p>
    <w:p w14:paraId="190B2861" w14:textId="77777777" w:rsidR="009C0ECD" w:rsidRPr="00B15DCB" w:rsidRDefault="009C0ECD" w:rsidP="009C0ECD">
      <w:pPr>
        <w:rPr>
          <w:b/>
          <w:bCs/>
          <w:i/>
          <w:iCs/>
          <w:szCs w:val="24"/>
          <w:shd w:val="clear" w:color="auto" w:fill="FFFFFF"/>
        </w:rPr>
      </w:pPr>
    </w:p>
    <w:p w14:paraId="5C18D3D9" w14:textId="77777777" w:rsidR="009C0ECD" w:rsidRPr="00B15DCB" w:rsidRDefault="009C0ECD" w:rsidP="009C0ECD">
      <w:pPr>
        <w:rPr>
          <w:b/>
          <w:bCs/>
          <w:i/>
          <w:iCs/>
          <w:szCs w:val="24"/>
          <w:shd w:val="clear" w:color="auto" w:fill="FFFFFF"/>
        </w:rPr>
      </w:pPr>
      <w:r w:rsidRPr="00B15DCB">
        <w:rPr>
          <w:b/>
          <w:bCs/>
          <w:i/>
          <w:iCs/>
          <w:szCs w:val="24"/>
          <w:shd w:val="clear" w:color="auto" w:fill="FFFFFF"/>
        </w:rPr>
        <w:t>Research conclusions</w:t>
      </w:r>
    </w:p>
    <w:p w14:paraId="3F841807" w14:textId="7037AD05" w:rsidR="009C0ECD" w:rsidRPr="00B15DCB" w:rsidRDefault="009C0ECD" w:rsidP="009C0ECD">
      <w:pPr>
        <w:rPr>
          <w:rFonts w:cs="Arial"/>
          <w:szCs w:val="24"/>
          <w:shd w:val="clear" w:color="auto" w:fill="FFFFFF"/>
        </w:rPr>
      </w:pPr>
      <w:r w:rsidRPr="00B15DCB">
        <w:rPr>
          <w:rFonts w:cs="Arial"/>
          <w:szCs w:val="24"/>
          <w:shd w:val="clear" w:color="auto" w:fill="FFFFFF"/>
        </w:rPr>
        <w:t>Our findings suggest a role for key genes and potential regulatory factors in regulating core dysfunction mechanisms following SCI.</w:t>
      </w:r>
    </w:p>
    <w:p w14:paraId="499AA979" w14:textId="77777777" w:rsidR="009C0ECD" w:rsidRPr="00B15DCB" w:rsidRDefault="009C0ECD" w:rsidP="009C0ECD">
      <w:pPr>
        <w:rPr>
          <w:b/>
          <w:bCs/>
          <w:i/>
          <w:iCs/>
          <w:szCs w:val="24"/>
          <w:shd w:val="clear" w:color="auto" w:fill="FFFFFF"/>
        </w:rPr>
      </w:pPr>
    </w:p>
    <w:p w14:paraId="4D645422" w14:textId="77777777" w:rsidR="009C0ECD" w:rsidRPr="00B15DCB" w:rsidRDefault="009C0ECD" w:rsidP="009C0ECD">
      <w:pPr>
        <w:rPr>
          <w:b/>
          <w:bCs/>
          <w:i/>
          <w:iCs/>
          <w:szCs w:val="24"/>
          <w:shd w:val="clear" w:color="auto" w:fill="FFFFFF"/>
        </w:rPr>
      </w:pPr>
      <w:r w:rsidRPr="00B15DCB">
        <w:rPr>
          <w:b/>
          <w:bCs/>
          <w:i/>
          <w:iCs/>
          <w:szCs w:val="24"/>
          <w:shd w:val="clear" w:color="auto" w:fill="FFFFFF"/>
        </w:rPr>
        <w:lastRenderedPageBreak/>
        <w:t>Research perspectives</w:t>
      </w:r>
    </w:p>
    <w:p w14:paraId="1CFC79A4" w14:textId="58E9D0B1" w:rsidR="00440FD1" w:rsidRPr="00B15DCB" w:rsidRDefault="009C0ECD" w:rsidP="00660398">
      <w:pPr>
        <w:rPr>
          <w:szCs w:val="24"/>
        </w:rPr>
      </w:pPr>
      <w:r w:rsidRPr="00B15DCB">
        <w:rPr>
          <w:rFonts w:cs="Times New Roman"/>
          <w:szCs w:val="24"/>
          <w:shd w:val="clear" w:color="auto" w:fill="FFFFFF"/>
        </w:rPr>
        <w:t xml:space="preserve">The key genes and potential regulatory factors </w:t>
      </w:r>
      <w:r w:rsidR="004F4E4B" w:rsidRPr="00B15DCB">
        <w:rPr>
          <w:rFonts w:cs="Times New Roman"/>
          <w:szCs w:val="24"/>
          <w:shd w:val="clear" w:color="auto" w:fill="FFFFFF"/>
        </w:rPr>
        <w:t>play</w:t>
      </w:r>
      <w:r w:rsidRPr="00B15DCB">
        <w:rPr>
          <w:rFonts w:cs="Times New Roman"/>
          <w:szCs w:val="24"/>
          <w:shd w:val="clear" w:color="auto" w:fill="FFFFFF"/>
        </w:rPr>
        <w:t xml:space="preserve"> an important role in the occurrence and development of </w:t>
      </w:r>
      <w:r w:rsidRPr="00B15DCB">
        <w:rPr>
          <w:rFonts w:cs="Arial"/>
          <w:szCs w:val="24"/>
          <w:shd w:val="clear" w:color="auto" w:fill="FFFFFF"/>
        </w:rPr>
        <w:t>SCI</w:t>
      </w:r>
      <w:r w:rsidRPr="00B15DCB">
        <w:rPr>
          <w:rFonts w:cs="Times New Roman"/>
          <w:szCs w:val="24"/>
          <w:shd w:val="clear" w:color="auto" w:fill="FFFFFF"/>
        </w:rPr>
        <w:t>. Significant genes in neurological tissue repair will be further discussed in future studies.</w:t>
      </w:r>
    </w:p>
    <w:p w14:paraId="1CD34187" w14:textId="77777777" w:rsidR="009C0ECD" w:rsidRPr="00B15DCB" w:rsidRDefault="009C0ECD" w:rsidP="00660398">
      <w:pPr>
        <w:rPr>
          <w:rFonts w:cs="Times New Roman"/>
          <w:szCs w:val="24"/>
        </w:rPr>
      </w:pPr>
    </w:p>
    <w:p w14:paraId="6F858D50" w14:textId="77777777" w:rsidR="004F4E4B" w:rsidRPr="00B15DCB" w:rsidRDefault="004F4E4B" w:rsidP="004F4E4B">
      <w:pPr>
        <w:autoSpaceDE w:val="0"/>
        <w:autoSpaceDN w:val="0"/>
        <w:adjustRightInd w:val="0"/>
        <w:snapToGrid w:val="0"/>
        <w:ind w:left="640" w:hanging="640"/>
        <w:rPr>
          <w:szCs w:val="24"/>
        </w:rPr>
      </w:pPr>
      <w:r w:rsidRPr="00B15DCB">
        <w:rPr>
          <w:b/>
          <w:szCs w:val="24"/>
        </w:rPr>
        <w:t>REFERENCES</w:t>
      </w:r>
    </w:p>
    <w:p w14:paraId="718B3BE2" w14:textId="77777777" w:rsidR="004F4E4B" w:rsidRPr="00B15DCB" w:rsidRDefault="004F4E4B" w:rsidP="004F4E4B">
      <w:pPr>
        <w:rPr>
          <w:szCs w:val="24"/>
        </w:rPr>
      </w:pPr>
      <w:r w:rsidRPr="00B15DCB">
        <w:rPr>
          <w:szCs w:val="24"/>
        </w:rPr>
        <w:t xml:space="preserve">1 </w:t>
      </w:r>
      <w:r w:rsidRPr="00B15DCB">
        <w:rPr>
          <w:b/>
          <w:szCs w:val="24"/>
        </w:rPr>
        <w:t>Ambrozaitis KV</w:t>
      </w:r>
      <w:r w:rsidRPr="00B15DCB">
        <w:rPr>
          <w:szCs w:val="24"/>
        </w:rPr>
        <w:t xml:space="preserve">, Kontautas E, Spakauskas B, Vaitkaitis D. [Pathophysiology of acute spinal cord injury]. </w:t>
      </w:r>
      <w:r w:rsidRPr="00B15DCB">
        <w:rPr>
          <w:i/>
          <w:szCs w:val="24"/>
        </w:rPr>
        <w:t>Medicina (Kaunas)</w:t>
      </w:r>
      <w:r w:rsidRPr="00B15DCB">
        <w:rPr>
          <w:szCs w:val="24"/>
        </w:rPr>
        <w:t xml:space="preserve"> 2006; </w:t>
      </w:r>
      <w:r w:rsidRPr="00B15DCB">
        <w:rPr>
          <w:b/>
          <w:szCs w:val="24"/>
        </w:rPr>
        <w:t>42</w:t>
      </w:r>
      <w:r w:rsidRPr="00B15DCB">
        <w:rPr>
          <w:szCs w:val="24"/>
        </w:rPr>
        <w:t>: 255-261 [PMID: 16607070]</w:t>
      </w:r>
    </w:p>
    <w:p w14:paraId="058536D4" w14:textId="77777777" w:rsidR="004F4E4B" w:rsidRPr="00B15DCB" w:rsidRDefault="004F4E4B" w:rsidP="004F4E4B">
      <w:pPr>
        <w:rPr>
          <w:szCs w:val="24"/>
        </w:rPr>
      </w:pPr>
      <w:r w:rsidRPr="00B15DCB">
        <w:rPr>
          <w:szCs w:val="24"/>
        </w:rPr>
        <w:t xml:space="preserve">2 </w:t>
      </w:r>
      <w:r w:rsidRPr="00B15DCB">
        <w:rPr>
          <w:b/>
          <w:szCs w:val="24"/>
        </w:rPr>
        <w:t>Haller J</w:t>
      </w:r>
      <w:r w:rsidRPr="00B15DCB">
        <w:rPr>
          <w:szCs w:val="24"/>
        </w:rPr>
        <w:t xml:space="preserve">, Bice M, Lawrence B. Mediating the Secondary Effects of Spinal Cord Injury Through Optimization of Key Physiologic Parameters. </w:t>
      </w:r>
      <w:r w:rsidRPr="00B15DCB">
        <w:rPr>
          <w:i/>
          <w:szCs w:val="24"/>
        </w:rPr>
        <w:t>J Am Acad Orthop Surg</w:t>
      </w:r>
      <w:r w:rsidRPr="00B15DCB">
        <w:rPr>
          <w:szCs w:val="24"/>
        </w:rPr>
        <w:t xml:space="preserve"> 2016; </w:t>
      </w:r>
      <w:r w:rsidRPr="00B15DCB">
        <w:rPr>
          <w:b/>
          <w:szCs w:val="24"/>
        </w:rPr>
        <w:t>24</w:t>
      </w:r>
      <w:r w:rsidRPr="00B15DCB">
        <w:rPr>
          <w:szCs w:val="24"/>
        </w:rPr>
        <w:t>: 160-171 [PMID: 26855116 DOI: 10.5435/JAAOS-D-14-00314]</w:t>
      </w:r>
    </w:p>
    <w:p w14:paraId="629521E1" w14:textId="77777777" w:rsidR="004F4E4B" w:rsidRPr="00B15DCB" w:rsidRDefault="004F4E4B" w:rsidP="004F4E4B">
      <w:pPr>
        <w:rPr>
          <w:szCs w:val="24"/>
        </w:rPr>
      </w:pPr>
      <w:r w:rsidRPr="00B15DCB">
        <w:rPr>
          <w:szCs w:val="24"/>
        </w:rPr>
        <w:t xml:space="preserve">3 </w:t>
      </w:r>
      <w:r w:rsidRPr="00B15DCB">
        <w:rPr>
          <w:b/>
          <w:szCs w:val="24"/>
        </w:rPr>
        <w:t>Ramer LM</w:t>
      </w:r>
      <w:r w:rsidRPr="00B15DCB">
        <w:rPr>
          <w:szCs w:val="24"/>
        </w:rPr>
        <w:t xml:space="preserve">, Ramer MS, Bradbury EJ. Restoring function after spinal cord injury: towards clinical translation of experimental strategies. </w:t>
      </w:r>
      <w:r w:rsidRPr="00B15DCB">
        <w:rPr>
          <w:i/>
          <w:szCs w:val="24"/>
        </w:rPr>
        <w:t>Lancet Neurol</w:t>
      </w:r>
      <w:r w:rsidRPr="00B15DCB">
        <w:rPr>
          <w:szCs w:val="24"/>
        </w:rPr>
        <w:t xml:space="preserve"> 2014; </w:t>
      </w:r>
      <w:r w:rsidRPr="00B15DCB">
        <w:rPr>
          <w:b/>
          <w:szCs w:val="24"/>
        </w:rPr>
        <w:t>13</w:t>
      </w:r>
      <w:r w:rsidRPr="00B15DCB">
        <w:rPr>
          <w:szCs w:val="24"/>
        </w:rPr>
        <w:t>: 1241-1256 [PMID: 25453463 DOI: 10.1016/S1474-4422(14)70144-9]</w:t>
      </w:r>
    </w:p>
    <w:p w14:paraId="0E419DCB" w14:textId="77777777" w:rsidR="004F4E4B" w:rsidRPr="00B15DCB" w:rsidRDefault="004F4E4B" w:rsidP="004F4E4B">
      <w:pPr>
        <w:rPr>
          <w:szCs w:val="24"/>
        </w:rPr>
      </w:pPr>
      <w:r w:rsidRPr="00B15DCB">
        <w:rPr>
          <w:szCs w:val="24"/>
        </w:rPr>
        <w:t xml:space="preserve">4 </w:t>
      </w:r>
      <w:r w:rsidRPr="00B15DCB">
        <w:rPr>
          <w:b/>
          <w:szCs w:val="24"/>
        </w:rPr>
        <w:t>Tang DY</w:t>
      </w:r>
      <w:r w:rsidRPr="00B15DCB">
        <w:rPr>
          <w:szCs w:val="24"/>
        </w:rPr>
        <w:t xml:space="preserve">, Zhao WJ. Therapeutic Antibodies for Spinal Cord Injury. </w:t>
      </w:r>
      <w:r w:rsidRPr="00B15DCB">
        <w:rPr>
          <w:i/>
          <w:szCs w:val="24"/>
        </w:rPr>
        <w:t>CNS Neurol Disord Drug Targets</w:t>
      </w:r>
      <w:r w:rsidRPr="00B15DCB">
        <w:rPr>
          <w:szCs w:val="24"/>
        </w:rPr>
        <w:t xml:space="preserve"> 2017; </w:t>
      </w:r>
      <w:r w:rsidRPr="00B15DCB">
        <w:rPr>
          <w:b/>
          <w:szCs w:val="24"/>
        </w:rPr>
        <w:t>16</w:t>
      </w:r>
      <w:r w:rsidRPr="00B15DCB">
        <w:rPr>
          <w:szCs w:val="24"/>
        </w:rPr>
        <w:t>: 51-64 [PMID: 27633782 DOI: 10.2174/1871527315666160915150754]</w:t>
      </w:r>
    </w:p>
    <w:p w14:paraId="064F1B30" w14:textId="77777777" w:rsidR="004F4E4B" w:rsidRPr="00B15DCB" w:rsidRDefault="004F4E4B" w:rsidP="004F4E4B">
      <w:pPr>
        <w:rPr>
          <w:szCs w:val="24"/>
        </w:rPr>
      </w:pPr>
      <w:r w:rsidRPr="00B15DCB">
        <w:rPr>
          <w:szCs w:val="24"/>
        </w:rPr>
        <w:t xml:space="preserve">5 </w:t>
      </w:r>
      <w:r w:rsidRPr="00B15DCB">
        <w:rPr>
          <w:b/>
          <w:szCs w:val="24"/>
        </w:rPr>
        <w:t>Tollefsen E</w:t>
      </w:r>
      <w:r w:rsidRPr="00B15DCB">
        <w:rPr>
          <w:szCs w:val="24"/>
        </w:rPr>
        <w:t xml:space="preserve">, Fondenes O. Respiratory complications associated with spinal cord injury. </w:t>
      </w:r>
      <w:r w:rsidRPr="00B15DCB">
        <w:rPr>
          <w:i/>
          <w:szCs w:val="24"/>
        </w:rPr>
        <w:t>Tidsskr Nor Laegeforen</w:t>
      </w:r>
      <w:r w:rsidRPr="00B15DCB">
        <w:rPr>
          <w:szCs w:val="24"/>
        </w:rPr>
        <w:t xml:space="preserve"> 2012; </w:t>
      </w:r>
      <w:r w:rsidRPr="00B15DCB">
        <w:rPr>
          <w:b/>
          <w:szCs w:val="24"/>
        </w:rPr>
        <w:t>132</w:t>
      </w:r>
      <w:r w:rsidRPr="00B15DCB">
        <w:rPr>
          <w:szCs w:val="24"/>
        </w:rPr>
        <w:t>: 1111-1114 [PMID: 22614314 DOI: 10.4045/tidsskr.10.0922]</w:t>
      </w:r>
    </w:p>
    <w:p w14:paraId="23D2BAE2" w14:textId="77777777" w:rsidR="004F4E4B" w:rsidRPr="00B15DCB" w:rsidRDefault="004F4E4B" w:rsidP="004F4E4B">
      <w:pPr>
        <w:rPr>
          <w:szCs w:val="24"/>
        </w:rPr>
      </w:pPr>
      <w:r w:rsidRPr="00B15DCB">
        <w:rPr>
          <w:szCs w:val="24"/>
        </w:rPr>
        <w:t xml:space="preserve">6 </w:t>
      </w:r>
      <w:r w:rsidRPr="00B15DCB">
        <w:rPr>
          <w:b/>
          <w:szCs w:val="24"/>
        </w:rPr>
        <w:t>Blissitt PA</w:t>
      </w:r>
      <w:r w:rsidRPr="00B15DCB">
        <w:rPr>
          <w:szCs w:val="24"/>
        </w:rPr>
        <w:t xml:space="preserve">. Nutrition in acute spinal cord injury. </w:t>
      </w:r>
      <w:r w:rsidRPr="00B15DCB">
        <w:rPr>
          <w:i/>
          <w:szCs w:val="24"/>
        </w:rPr>
        <w:t>Crit Care Nurs Clin North Am</w:t>
      </w:r>
      <w:r w:rsidRPr="00B15DCB">
        <w:rPr>
          <w:szCs w:val="24"/>
        </w:rPr>
        <w:t xml:space="preserve"> 1990; </w:t>
      </w:r>
      <w:r w:rsidRPr="00B15DCB">
        <w:rPr>
          <w:b/>
          <w:szCs w:val="24"/>
        </w:rPr>
        <w:t>2</w:t>
      </w:r>
      <w:r w:rsidRPr="00B15DCB">
        <w:rPr>
          <w:szCs w:val="24"/>
        </w:rPr>
        <w:t>: 375-384 [PMID: 2264960 DOI: 10.1016/S0899-5885(18)30795-0]</w:t>
      </w:r>
    </w:p>
    <w:p w14:paraId="66583DA6" w14:textId="77777777" w:rsidR="004F4E4B" w:rsidRPr="00B15DCB" w:rsidRDefault="004F4E4B" w:rsidP="004F4E4B">
      <w:pPr>
        <w:rPr>
          <w:szCs w:val="24"/>
        </w:rPr>
      </w:pPr>
      <w:r w:rsidRPr="00B15DCB">
        <w:rPr>
          <w:szCs w:val="24"/>
        </w:rPr>
        <w:t xml:space="preserve">7 </w:t>
      </w:r>
      <w:r w:rsidRPr="00B15DCB">
        <w:rPr>
          <w:b/>
          <w:szCs w:val="24"/>
        </w:rPr>
        <w:t>Sekhon LH</w:t>
      </w:r>
      <w:r w:rsidRPr="00B15DCB">
        <w:rPr>
          <w:szCs w:val="24"/>
        </w:rPr>
        <w:t xml:space="preserve">, Fehlings MG. Epidemiology, demographics, and pathophysiology of acute spinal cord injury. </w:t>
      </w:r>
      <w:r w:rsidRPr="00B15DCB">
        <w:rPr>
          <w:i/>
          <w:szCs w:val="24"/>
        </w:rPr>
        <w:t>Spine (Phila Pa 1976)</w:t>
      </w:r>
      <w:r w:rsidRPr="00B15DCB">
        <w:rPr>
          <w:szCs w:val="24"/>
        </w:rPr>
        <w:t xml:space="preserve"> 2001; </w:t>
      </w:r>
      <w:r w:rsidRPr="00B15DCB">
        <w:rPr>
          <w:b/>
          <w:szCs w:val="24"/>
        </w:rPr>
        <w:t>26</w:t>
      </w:r>
      <w:r w:rsidRPr="00B15DCB">
        <w:rPr>
          <w:szCs w:val="24"/>
        </w:rPr>
        <w:t>: S2-12 [PMID: 11805601 DOI: 10.1097/00007632-200112151-00002]</w:t>
      </w:r>
    </w:p>
    <w:p w14:paraId="6242096E" w14:textId="77777777" w:rsidR="004F4E4B" w:rsidRPr="00B15DCB" w:rsidRDefault="004F4E4B" w:rsidP="004F4E4B">
      <w:pPr>
        <w:rPr>
          <w:szCs w:val="24"/>
        </w:rPr>
      </w:pPr>
      <w:r w:rsidRPr="00B15DCB">
        <w:rPr>
          <w:szCs w:val="24"/>
        </w:rPr>
        <w:t xml:space="preserve">8 </w:t>
      </w:r>
      <w:r w:rsidRPr="00B15DCB">
        <w:rPr>
          <w:b/>
          <w:szCs w:val="24"/>
        </w:rPr>
        <w:t>Kisucká A</w:t>
      </w:r>
      <w:r w:rsidRPr="00B15DCB">
        <w:rPr>
          <w:szCs w:val="24"/>
        </w:rPr>
        <w:t xml:space="preserve">, Hricová Ľ, Pavel J, Strosznajder JB, Chalimoniuk M, Langfort J, Gálik J, Maršala M, Radoňak J, Lukáčová N. Baclofen or nNOS inhibitor affect </w:t>
      </w:r>
      <w:r w:rsidRPr="00B15DCB">
        <w:rPr>
          <w:szCs w:val="24"/>
        </w:rPr>
        <w:lastRenderedPageBreak/>
        <w:t xml:space="preserve">molecular and behavioral alterations evoked by traumatic spinal cord injury in rat spinal cord. </w:t>
      </w:r>
      <w:r w:rsidRPr="00B15DCB">
        <w:rPr>
          <w:i/>
          <w:szCs w:val="24"/>
        </w:rPr>
        <w:t>Spine J</w:t>
      </w:r>
      <w:r w:rsidRPr="00B15DCB">
        <w:rPr>
          <w:szCs w:val="24"/>
        </w:rPr>
        <w:t xml:space="preserve"> 2015; </w:t>
      </w:r>
      <w:r w:rsidRPr="00B15DCB">
        <w:rPr>
          <w:b/>
          <w:szCs w:val="24"/>
        </w:rPr>
        <w:t>15</w:t>
      </w:r>
      <w:r w:rsidRPr="00B15DCB">
        <w:rPr>
          <w:szCs w:val="24"/>
        </w:rPr>
        <w:t>: 1366-1378 [PMID: 25151131 DOI: 10.1016/j.spinee.2014.08.013]</w:t>
      </w:r>
    </w:p>
    <w:p w14:paraId="1A70B208" w14:textId="77777777" w:rsidR="004F4E4B" w:rsidRPr="00B15DCB" w:rsidRDefault="004F4E4B" w:rsidP="004F4E4B">
      <w:pPr>
        <w:rPr>
          <w:szCs w:val="24"/>
        </w:rPr>
      </w:pPr>
      <w:r w:rsidRPr="00B15DCB">
        <w:rPr>
          <w:szCs w:val="24"/>
        </w:rPr>
        <w:t xml:space="preserve">9 </w:t>
      </w:r>
      <w:r w:rsidRPr="00B15DCB">
        <w:rPr>
          <w:b/>
          <w:szCs w:val="24"/>
        </w:rPr>
        <w:t>Yang Z</w:t>
      </w:r>
      <w:r w:rsidRPr="00B15DCB">
        <w:rPr>
          <w:szCs w:val="24"/>
        </w:rPr>
        <w:t xml:space="preserve">, Xu J, Zhu R, Liu L. Down-Regulation of miRNA-128 Contributes to Neuropathic Pain Following Spinal Cord Injury via Activation of P38. </w:t>
      </w:r>
      <w:r w:rsidRPr="00B15DCB">
        <w:rPr>
          <w:i/>
          <w:szCs w:val="24"/>
        </w:rPr>
        <w:t>Med Sci Monit</w:t>
      </w:r>
      <w:r w:rsidRPr="00B15DCB">
        <w:rPr>
          <w:szCs w:val="24"/>
        </w:rPr>
        <w:t xml:space="preserve"> 2017; </w:t>
      </w:r>
      <w:r w:rsidRPr="00B15DCB">
        <w:rPr>
          <w:b/>
          <w:szCs w:val="24"/>
        </w:rPr>
        <w:t>23</w:t>
      </w:r>
      <w:r w:rsidRPr="00B15DCB">
        <w:rPr>
          <w:szCs w:val="24"/>
        </w:rPr>
        <w:t>: 405-411 [PMID: 28114268 DOI: 10.12659/MSM.898788]</w:t>
      </w:r>
    </w:p>
    <w:p w14:paraId="706A940D" w14:textId="77777777" w:rsidR="004F4E4B" w:rsidRPr="00B15DCB" w:rsidRDefault="004F4E4B" w:rsidP="004F4E4B">
      <w:pPr>
        <w:rPr>
          <w:szCs w:val="24"/>
        </w:rPr>
      </w:pPr>
      <w:r w:rsidRPr="00B15DCB">
        <w:rPr>
          <w:szCs w:val="24"/>
        </w:rPr>
        <w:t xml:space="preserve">10 </w:t>
      </w:r>
      <w:r w:rsidRPr="00B15DCB">
        <w:rPr>
          <w:b/>
          <w:szCs w:val="24"/>
        </w:rPr>
        <w:t>He J</w:t>
      </w:r>
      <w:r w:rsidRPr="00B15DCB">
        <w:rPr>
          <w:szCs w:val="24"/>
        </w:rPr>
        <w:t xml:space="preserve">, Zhao J, Peng X, Shi X, Zong S, Zeng G. Molecular Mechanism of MiR-136-5p Targeting NF-κB/A20 in the IL-17-Mediated Inflammatory Response after Spinal Cord Injury. </w:t>
      </w:r>
      <w:r w:rsidRPr="00B15DCB">
        <w:rPr>
          <w:i/>
          <w:szCs w:val="24"/>
        </w:rPr>
        <w:t>Cell Physiol Biochem</w:t>
      </w:r>
      <w:r w:rsidRPr="00B15DCB">
        <w:rPr>
          <w:szCs w:val="24"/>
        </w:rPr>
        <w:t xml:space="preserve"> 2017; </w:t>
      </w:r>
      <w:r w:rsidRPr="00B15DCB">
        <w:rPr>
          <w:b/>
          <w:szCs w:val="24"/>
        </w:rPr>
        <w:t>44</w:t>
      </w:r>
      <w:r w:rsidRPr="00B15DCB">
        <w:rPr>
          <w:szCs w:val="24"/>
        </w:rPr>
        <w:t>: 1224-1241 [PMID: 29179211 DOI: 10.1159/000485452]</w:t>
      </w:r>
    </w:p>
    <w:p w14:paraId="43BEAAF0" w14:textId="77777777" w:rsidR="004F4E4B" w:rsidRPr="00B15DCB" w:rsidRDefault="004F4E4B" w:rsidP="004F4E4B">
      <w:pPr>
        <w:rPr>
          <w:szCs w:val="24"/>
        </w:rPr>
      </w:pPr>
      <w:r w:rsidRPr="00B15DCB">
        <w:rPr>
          <w:szCs w:val="24"/>
        </w:rPr>
        <w:t xml:space="preserve">11 </w:t>
      </w:r>
      <w:r w:rsidRPr="00B15DCB">
        <w:rPr>
          <w:b/>
          <w:szCs w:val="24"/>
        </w:rPr>
        <w:t>Shi LB</w:t>
      </w:r>
      <w:r w:rsidRPr="00B15DCB">
        <w:rPr>
          <w:szCs w:val="24"/>
        </w:rPr>
        <w:t xml:space="preserve">, Tang PF, Zhang W, Zhao YP, Zhang LC, Zhang H. Naringenin inhibits spinal cord injury-induced activation of neutrophils through miR-223. </w:t>
      </w:r>
      <w:r w:rsidRPr="00B15DCB">
        <w:rPr>
          <w:i/>
          <w:szCs w:val="24"/>
        </w:rPr>
        <w:t>Gene</w:t>
      </w:r>
      <w:r w:rsidRPr="00B15DCB">
        <w:rPr>
          <w:szCs w:val="24"/>
        </w:rPr>
        <w:t xml:space="preserve"> 2016; </w:t>
      </w:r>
      <w:r w:rsidRPr="00B15DCB">
        <w:rPr>
          <w:b/>
          <w:szCs w:val="24"/>
        </w:rPr>
        <w:t>592</w:t>
      </w:r>
      <w:r w:rsidRPr="00B15DCB">
        <w:rPr>
          <w:szCs w:val="24"/>
        </w:rPr>
        <w:t>: 128-133 [PMID: 27432064 DOI: 10.1016/j.gene.2016.07.037]</w:t>
      </w:r>
    </w:p>
    <w:p w14:paraId="04B0888A" w14:textId="77777777" w:rsidR="004F4E4B" w:rsidRPr="00B15DCB" w:rsidRDefault="004F4E4B" w:rsidP="004F4E4B">
      <w:pPr>
        <w:rPr>
          <w:szCs w:val="24"/>
        </w:rPr>
      </w:pPr>
      <w:r w:rsidRPr="00B15DCB">
        <w:rPr>
          <w:szCs w:val="24"/>
        </w:rPr>
        <w:t xml:space="preserve">12 </w:t>
      </w:r>
      <w:r w:rsidRPr="00B15DCB">
        <w:rPr>
          <w:b/>
          <w:szCs w:val="24"/>
        </w:rPr>
        <w:t>Gaudet AD</w:t>
      </w:r>
      <w:r w:rsidRPr="00B15DCB">
        <w:rPr>
          <w:szCs w:val="24"/>
        </w:rPr>
        <w:t xml:space="preserve">, Mandrekar-Colucci S, Hall JC, Sweet DR, Schmitt PJ, Xu X, Guan Z, Mo X, Guerau-de-Arellano M, Popovich PG. miR-155 Deletion in Mice Overcomes Neuron-Intrinsic and Neuron-Extrinsic Barriers to Spinal Cord Repair. </w:t>
      </w:r>
      <w:r w:rsidRPr="00B15DCB">
        <w:rPr>
          <w:i/>
          <w:szCs w:val="24"/>
        </w:rPr>
        <w:t>J Neurosci</w:t>
      </w:r>
      <w:r w:rsidRPr="00B15DCB">
        <w:rPr>
          <w:szCs w:val="24"/>
        </w:rPr>
        <w:t xml:space="preserve"> 2016; </w:t>
      </w:r>
      <w:r w:rsidRPr="00B15DCB">
        <w:rPr>
          <w:b/>
          <w:szCs w:val="24"/>
        </w:rPr>
        <w:t>36</w:t>
      </w:r>
      <w:r w:rsidRPr="00B15DCB">
        <w:rPr>
          <w:szCs w:val="24"/>
        </w:rPr>
        <w:t>: 8516-8532 [PMID: 27511021 DOI: 10.1523/JNEUROSCI.0735-16.2016]</w:t>
      </w:r>
    </w:p>
    <w:p w14:paraId="0372D753" w14:textId="77777777" w:rsidR="004F4E4B" w:rsidRPr="00B15DCB" w:rsidRDefault="004F4E4B" w:rsidP="004F4E4B">
      <w:pPr>
        <w:rPr>
          <w:szCs w:val="24"/>
        </w:rPr>
      </w:pPr>
      <w:r w:rsidRPr="00B15DCB">
        <w:rPr>
          <w:szCs w:val="24"/>
        </w:rPr>
        <w:t xml:space="preserve">13 </w:t>
      </w:r>
      <w:r w:rsidRPr="00B15DCB">
        <w:rPr>
          <w:b/>
          <w:szCs w:val="24"/>
        </w:rPr>
        <w:t>Barrett T</w:t>
      </w:r>
      <w:r w:rsidRPr="00B15DCB">
        <w:rPr>
          <w:szCs w:val="24"/>
        </w:rPr>
        <w:t xml:space="preserve">, Wilhite SE, Ledoux P, Evangelista C, Kim IF, Tomashevsky M, Marshall KA, Phillippy KH, Sherman PM, Holko M, Yefanov A, Lee H, Zhang N, Robertson CL, Serova N, Davis S, Soboleva A. NCBI GEO: archive for functional genomics data sets--update. </w:t>
      </w:r>
      <w:r w:rsidRPr="00B15DCB">
        <w:rPr>
          <w:i/>
          <w:szCs w:val="24"/>
        </w:rPr>
        <w:t>Nucleic Acids Res</w:t>
      </w:r>
      <w:r w:rsidRPr="00B15DCB">
        <w:rPr>
          <w:szCs w:val="24"/>
        </w:rPr>
        <w:t xml:space="preserve"> 2013; </w:t>
      </w:r>
      <w:r w:rsidRPr="00B15DCB">
        <w:rPr>
          <w:b/>
          <w:szCs w:val="24"/>
        </w:rPr>
        <w:t>41</w:t>
      </w:r>
      <w:r w:rsidRPr="00B15DCB">
        <w:rPr>
          <w:szCs w:val="24"/>
        </w:rPr>
        <w:t>: D991-D995 [PMID: 23193258 DOI: 10.1093/nar/gks1193]</w:t>
      </w:r>
    </w:p>
    <w:p w14:paraId="67BB3FAD" w14:textId="77777777" w:rsidR="004F4E4B" w:rsidRPr="00B15DCB" w:rsidRDefault="004F4E4B" w:rsidP="004F4E4B">
      <w:pPr>
        <w:rPr>
          <w:szCs w:val="24"/>
        </w:rPr>
      </w:pPr>
      <w:r w:rsidRPr="00B15DCB">
        <w:rPr>
          <w:szCs w:val="24"/>
        </w:rPr>
        <w:t xml:space="preserve">14 </w:t>
      </w:r>
      <w:r w:rsidRPr="00B15DCB">
        <w:rPr>
          <w:b/>
          <w:szCs w:val="24"/>
        </w:rPr>
        <w:t>Anderson MA</w:t>
      </w:r>
      <w:r w:rsidRPr="00B15DCB">
        <w:rPr>
          <w:szCs w:val="24"/>
        </w:rPr>
        <w:t xml:space="preserve">, Burda JE, Ren Y, Ao Y, O'Shea TM, Kawaguchi R, Coppola G, Khakh BS, Deming TJ, Sofroniew MV. Astrocyte scar formation aids central nervous system axon regeneration. </w:t>
      </w:r>
      <w:r w:rsidRPr="00B15DCB">
        <w:rPr>
          <w:i/>
          <w:szCs w:val="24"/>
        </w:rPr>
        <w:t>Nature</w:t>
      </w:r>
      <w:r w:rsidRPr="00B15DCB">
        <w:rPr>
          <w:szCs w:val="24"/>
        </w:rPr>
        <w:t xml:space="preserve"> 2016; </w:t>
      </w:r>
      <w:r w:rsidRPr="00B15DCB">
        <w:rPr>
          <w:b/>
          <w:szCs w:val="24"/>
        </w:rPr>
        <w:t>532</w:t>
      </w:r>
      <w:r w:rsidRPr="00B15DCB">
        <w:rPr>
          <w:szCs w:val="24"/>
        </w:rPr>
        <w:t>: 195-200 [PMID: 27027288 DOI: 10.1038/nature17623]</w:t>
      </w:r>
    </w:p>
    <w:p w14:paraId="1586B65A" w14:textId="77777777" w:rsidR="004F4E4B" w:rsidRPr="00B15DCB" w:rsidRDefault="004F4E4B" w:rsidP="004F4E4B">
      <w:pPr>
        <w:rPr>
          <w:szCs w:val="24"/>
        </w:rPr>
      </w:pPr>
      <w:r w:rsidRPr="00B15DCB">
        <w:rPr>
          <w:szCs w:val="24"/>
        </w:rPr>
        <w:t xml:space="preserve">15 </w:t>
      </w:r>
      <w:r w:rsidRPr="00B15DCB">
        <w:rPr>
          <w:b/>
          <w:szCs w:val="24"/>
        </w:rPr>
        <w:t>Yi Y</w:t>
      </w:r>
      <w:r w:rsidRPr="00B15DCB">
        <w:rPr>
          <w:szCs w:val="24"/>
        </w:rPr>
        <w:t xml:space="preserve">, Zhao Y, Li C, Zhang L, Huang H, Li Y, Liu L, Hou P, Cui T, Tan P, Hu Y, Zhang T, Huang Y, Li X, Yu J, Wang D. RAID v2.0: an updated </w:t>
      </w:r>
      <w:r w:rsidRPr="00B15DCB">
        <w:rPr>
          <w:szCs w:val="24"/>
        </w:rPr>
        <w:lastRenderedPageBreak/>
        <w:t xml:space="preserve">resource of RNA-associated interactions across organisms. </w:t>
      </w:r>
      <w:r w:rsidRPr="00B15DCB">
        <w:rPr>
          <w:i/>
          <w:szCs w:val="24"/>
        </w:rPr>
        <w:t>Nucleic Acids Res</w:t>
      </w:r>
      <w:r w:rsidRPr="00B15DCB">
        <w:rPr>
          <w:szCs w:val="24"/>
        </w:rPr>
        <w:t xml:space="preserve"> 2017; </w:t>
      </w:r>
      <w:r w:rsidRPr="00B15DCB">
        <w:rPr>
          <w:b/>
          <w:szCs w:val="24"/>
        </w:rPr>
        <w:t>45</w:t>
      </w:r>
      <w:r w:rsidRPr="00B15DCB">
        <w:rPr>
          <w:szCs w:val="24"/>
        </w:rPr>
        <w:t>: D115-D118 [PMID: 27899615 DOI: 10.1093/nar/gkw1052]</w:t>
      </w:r>
    </w:p>
    <w:p w14:paraId="6C0E60C0" w14:textId="77777777" w:rsidR="004F4E4B" w:rsidRPr="00B15DCB" w:rsidRDefault="004F4E4B" w:rsidP="004F4E4B">
      <w:pPr>
        <w:rPr>
          <w:szCs w:val="24"/>
        </w:rPr>
      </w:pPr>
      <w:r w:rsidRPr="00B15DCB">
        <w:rPr>
          <w:szCs w:val="24"/>
        </w:rPr>
        <w:t xml:space="preserve">16 </w:t>
      </w:r>
      <w:r w:rsidRPr="00B15DCB">
        <w:rPr>
          <w:b/>
          <w:szCs w:val="24"/>
        </w:rPr>
        <w:t>Han H</w:t>
      </w:r>
      <w:r w:rsidRPr="00B15DCB">
        <w:rPr>
          <w:szCs w:val="24"/>
        </w:rPr>
        <w:t xml:space="preserve">, Cho JW, Lee S, Yun A, Kim H, Bae D, Yang S, Kim CY, Lee M, Kim E, Lee S, Kang B, Jeong D, Kim Y, Jeon HN, Jung H, Nam S, Chung M, Kim JH, Lee I. TRRUST v2: an expanded reference database of human and mouse transcriptional regulatory interactions. </w:t>
      </w:r>
      <w:r w:rsidRPr="00B15DCB">
        <w:rPr>
          <w:i/>
          <w:szCs w:val="24"/>
        </w:rPr>
        <w:t>Nucleic Acids Res</w:t>
      </w:r>
      <w:r w:rsidRPr="00B15DCB">
        <w:rPr>
          <w:szCs w:val="24"/>
        </w:rPr>
        <w:t xml:space="preserve"> 2018; </w:t>
      </w:r>
      <w:r w:rsidRPr="00B15DCB">
        <w:rPr>
          <w:b/>
          <w:szCs w:val="24"/>
        </w:rPr>
        <w:t>46</w:t>
      </w:r>
      <w:r w:rsidRPr="00B15DCB">
        <w:rPr>
          <w:szCs w:val="24"/>
        </w:rPr>
        <w:t>: D380-D386 [PMID: 29087512 DOI: 10.1093/nar/gkx1013]</w:t>
      </w:r>
    </w:p>
    <w:p w14:paraId="7EA29F94" w14:textId="77777777" w:rsidR="004F4E4B" w:rsidRPr="00B15DCB" w:rsidRDefault="004F4E4B" w:rsidP="004F4E4B">
      <w:pPr>
        <w:rPr>
          <w:szCs w:val="24"/>
        </w:rPr>
      </w:pPr>
      <w:r w:rsidRPr="00B15DCB">
        <w:rPr>
          <w:szCs w:val="24"/>
        </w:rPr>
        <w:t xml:space="preserve">17 </w:t>
      </w:r>
      <w:r w:rsidRPr="00B15DCB">
        <w:rPr>
          <w:b/>
          <w:szCs w:val="24"/>
        </w:rPr>
        <w:t>Ritchie ME</w:t>
      </w:r>
      <w:r w:rsidRPr="00B15DCB">
        <w:rPr>
          <w:szCs w:val="24"/>
        </w:rPr>
        <w:t xml:space="preserve">, Phipson B, Wu D, Hu Y, Law CW, Shi W, Smyth GK. limma powers differential expression analyses for RNA-sequencing and microarray studies. </w:t>
      </w:r>
      <w:r w:rsidRPr="00B15DCB">
        <w:rPr>
          <w:i/>
          <w:szCs w:val="24"/>
        </w:rPr>
        <w:t>Nucleic Acids Res</w:t>
      </w:r>
      <w:r w:rsidRPr="00B15DCB">
        <w:rPr>
          <w:szCs w:val="24"/>
        </w:rPr>
        <w:t xml:space="preserve"> 2015; </w:t>
      </w:r>
      <w:r w:rsidRPr="00B15DCB">
        <w:rPr>
          <w:b/>
          <w:szCs w:val="24"/>
        </w:rPr>
        <w:t>43</w:t>
      </w:r>
      <w:r w:rsidRPr="00B15DCB">
        <w:rPr>
          <w:szCs w:val="24"/>
        </w:rPr>
        <w:t>: e47 [PMID: 25605792 DOI: 10.1093/nar/gkv007]</w:t>
      </w:r>
    </w:p>
    <w:p w14:paraId="3FD0FE75" w14:textId="77777777" w:rsidR="004F4E4B" w:rsidRPr="00B15DCB" w:rsidRDefault="004F4E4B" w:rsidP="004F4E4B">
      <w:pPr>
        <w:rPr>
          <w:szCs w:val="24"/>
        </w:rPr>
      </w:pPr>
      <w:r w:rsidRPr="00B15DCB">
        <w:rPr>
          <w:szCs w:val="24"/>
        </w:rPr>
        <w:t xml:space="preserve">18 </w:t>
      </w:r>
      <w:r w:rsidRPr="00B15DCB">
        <w:rPr>
          <w:b/>
          <w:szCs w:val="24"/>
        </w:rPr>
        <w:t>Law CW</w:t>
      </w:r>
      <w:r w:rsidRPr="00B15DCB">
        <w:rPr>
          <w:szCs w:val="24"/>
        </w:rPr>
        <w:t xml:space="preserve">, Chen Y, Shi W, Smyth GK. voom: Precision weights unlock linear model analysis tools for RNA-seq read counts. </w:t>
      </w:r>
      <w:r w:rsidRPr="00B15DCB">
        <w:rPr>
          <w:i/>
          <w:szCs w:val="24"/>
        </w:rPr>
        <w:t>Genome Biol</w:t>
      </w:r>
      <w:r w:rsidRPr="00B15DCB">
        <w:rPr>
          <w:szCs w:val="24"/>
        </w:rPr>
        <w:t xml:space="preserve"> 2014; </w:t>
      </w:r>
      <w:r w:rsidRPr="00B15DCB">
        <w:rPr>
          <w:b/>
          <w:szCs w:val="24"/>
        </w:rPr>
        <w:t>15</w:t>
      </w:r>
      <w:r w:rsidRPr="00B15DCB">
        <w:rPr>
          <w:szCs w:val="24"/>
        </w:rPr>
        <w:t>: R29 [PMID: 24485249 DOI: 10.1186/gb-2014-15-2-r29]</w:t>
      </w:r>
    </w:p>
    <w:p w14:paraId="4FBE9490" w14:textId="77777777" w:rsidR="004F4E4B" w:rsidRPr="00B15DCB" w:rsidRDefault="004F4E4B" w:rsidP="004F4E4B">
      <w:pPr>
        <w:rPr>
          <w:szCs w:val="24"/>
        </w:rPr>
      </w:pPr>
      <w:r w:rsidRPr="00B15DCB">
        <w:rPr>
          <w:szCs w:val="24"/>
        </w:rPr>
        <w:t xml:space="preserve">19 </w:t>
      </w:r>
      <w:r w:rsidRPr="00B15DCB">
        <w:rPr>
          <w:b/>
          <w:szCs w:val="24"/>
        </w:rPr>
        <w:t>Smyth GK</w:t>
      </w:r>
      <w:r w:rsidRPr="00B15DCB">
        <w:rPr>
          <w:szCs w:val="24"/>
        </w:rPr>
        <w:t xml:space="preserve">. Linear models and empirical bayes methods for assessing differential expression in microarray experiments. </w:t>
      </w:r>
      <w:r w:rsidRPr="00B15DCB">
        <w:rPr>
          <w:i/>
          <w:szCs w:val="24"/>
        </w:rPr>
        <w:t>Stat Appl Genet Mol Biol</w:t>
      </w:r>
      <w:r w:rsidRPr="00B15DCB">
        <w:rPr>
          <w:szCs w:val="24"/>
        </w:rPr>
        <w:t xml:space="preserve"> 2004; </w:t>
      </w:r>
      <w:r w:rsidRPr="00B15DCB">
        <w:rPr>
          <w:b/>
          <w:szCs w:val="24"/>
        </w:rPr>
        <w:t>3</w:t>
      </w:r>
      <w:r w:rsidRPr="00B15DCB">
        <w:rPr>
          <w:szCs w:val="24"/>
        </w:rPr>
        <w:t>: Article3 [PMID: 16646809 DOI: 10.2202/1544-6115.1027]</w:t>
      </w:r>
    </w:p>
    <w:p w14:paraId="5D562BC8" w14:textId="77777777" w:rsidR="004F4E4B" w:rsidRPr="00B15DCB" w:rsidRDefault="004F4E4B" w:rsidP="004F4E4B">
      <w:pPr>
        <w:rPr>
          <w:szCs w:val="24"/>
        </w:rPr>
      </w:pPr>
      <w:r w:rsidRPr="00B15DCB">
        <w:rPr>
          <w:szCs w:val="24"/>
        </w:rPr>
        <w:t xml:space="preserve">20 </w:t>
      </w:r>
      <w:r w:rsidRPr="00B15DCB">
        <w:rPr>
          <w:b/>
          <w:szCs w:val="24"/>
        </w:rPr>
        <w:t>Langfelder P</w:t>
      </w:r>
      <w:r w:rsidRPr="00B15DCB">
        <w:rPr>
          <w:szCs w:val="24"/>
        </w:rPr>
        <w:t xml:space="preserve">, Horvath S. WGCNA: an R package for weighted correlation network analysis. </w:t>
      </w:r>
      <w:r w:rsidRPr="00B15DCB">
        <w:rPr>
          <w:i/>
          <w:szCs w:val="24"/>
        </w:rPr>
        <w:t>BMC Bioinformatics</w:t>
      </w:r>
      <w:r w:rsidRPr="00B15DCB">
        <w:rPr>
          <w:szCs w:val="24"/>
        </w:rPr>
        <w:t xml:space="preserve"> 2008; </w:t>
      </w:r>
      <w:r w:rsidRPr="00B15DCB">
        <w:rPr>
          <w:b/>
          <w:szCs w:val="24"/>
        </w:rPr>
        <w:t>9</w:t>
      </w:r>
      <w:r w:rsidRPr="00B15DCB">
        <w:rPr>
          <w:szCs w:val="24"/>
        </w:rPr>
        <w:t>: 559 [PMID: 19114008 DOI: 10.1186/1471-2105-9-559]</w:t>
      </w:r>
    </w:p>
    <w:p w14:paraId="4DDA7ED5" w14:textId="77777777" w:rsidR="004F4E4B" w:rsidRPr="00B15DCB" w:rsidRDefault="004F4E4B" w:rsidP="004F4E4B">
      <w:pPr>
        <w:rPr>
          <w:szCs w:val="24"/>
        </w:rPr>
      </w:pPr>
      <w:r w:rsidRPr="00B15DCB">
        <w:rPr>
          <w:szCs w:val="24"/>
        </w:rPr>
        <w:t xml:space="preserve">21 </w:t>
      </w:r>
      <w:r w:rsidRPr="00B15DCB">
        <w:rPr>
          <w:b/>
          <w:szCs w:val="24"/>
        </w:rPr>
        <w:t>Yu G</w:t>
      </w:r>
      <w:r w:rsidRPr="00B15DCB">
        <w:rPr>
          <w:szCs w:val="24"/>
        </w:rPr>
        <w:t xml:space="preserve">, Wang LG, Han Y, He QY. clusterProfiler: an R package for comparing biological themes among gene clusters. </w:t>
      </w:r>
      <w:r w:rsidRPr="00B15DCB">
        <w:rPr>
          <w:i/>
          <w:szCs w:val="24"/>
        </w:rPr>
        <w:t>OMICS</w:t>
      </w:r>
      <w:r w:rsidRPr="00B15DCB">
        <w:rPr>
          <w:szCs w:val="24"/>
        </w:rPr>
        <w:t xml:space="preserve"> 2012; </w:t>
      </w:r>
      <w:r w:rsidRPr="00B15DCB">
        <w:rPr>
          <w:b/>
          <w:szCs w:val="24"/>
        </w:rPr>
        <w:t>16</w:t>
      </w:r>
      <w:r w:rsidRPr="00B15DCB">
        <w:rPr>
          <w:szCs w:val="24"/>
        </w:rPr>
        <w:t>: 284-287 [PMID: 22455463 DOI: 10.1089/omi.2011.0118]</w:t>
      </w:r>
    </w:p>
    <w:p w14:paraId="52408FCA" w14:textId="77777777" w:rsidR="004F4E4B" w:rsidRPr="00B15DCB" w:rsidRDefault="004F4E4B" w:rsidP="004F4E4B">
      <w:pPr>
        <w:rPr>
          <w:szCs w:val="24"/>
        </w:rPr>
      </w:pPr>
      <w:r w:rsidRPr="00B15DCB">
        <w:rPr>
          <w:szCs w:val="24"/>
        </w:rPr>
        <w:t xml:space="preserve">22 </w:t>
      </w:r>
      <w:r w:rsidRPr="00B15DCB">
        <w:rPr>
          <w:b/>
          <w:szCs w:val="24"/>
        </w:rPr>
        <w:t>Maere S</w:t>
      </w:r>
      <w:r w:rsidRPr="00B15DCB">
        <w:rPr>
          <w:szCs w:val="24"/>
        </w:rPr>
        <w:t xml:space="preserve">, Heymans K, Kuiper M. BiNGO: a Cytoscape plugin to assess overrepresentation of gene ontology categories in biological networks. </w:t>
      </w:r>
      <w:r w:rsidRPr="00B15DCB">
        <w:rPr>
          <w:i/>
          <w:szCs w:val="24"/>
        </w:rPr>
        <w:t>Bioinformatics</w:t>
      </w:r>
      <w:r w:rsidRPr="00B15DCB">
        <w:rPr>
          <w:szCs w:val="24"/>
        </w:rPr>
        <w:t xml:space="preserve"> 2005; </w:t>
      </w:r>
      <w:r w:rsidRPr="00B15DCB">
        <w:rPr>
          <w:b/>
          <w:szCs w:val="24"/>
        </w:rPr>
        <w:t>21</w:t>
      </w:r>
      <w:r w:rsidRPr="00B15DCB">
        <w:rPr>
          <w:szCs w:val="24"/>
        </w:rPr>
        <w:t>: 3448-3449 [PMID: 15972284 DOI: 10.1093/bioinformatics/bti551]</w:t>
      </w:r>
    </w:p>
    <w:p w14:paraId="11D90D21" w14:textId="77777777" w:rsidR="004F4E4B" w:rsidRPr="00B15DCB" w:rsidRDefault="004F4E4B" w:rsidP="004F4E4B">
      <w:pPr>
        <w:rPr>
          <w:szCs w:val="24"/>
        </w:rPr>
      </w:pPr>
      <w:r w:rsidRPr="00B15DCB">
        <w:rPr>
          <w:szCs w:val="24"/>
        </w:rPr>
        <w:t xml:space="preserve">23 </w:t>
      </w:r>
      <w:r w:rsidRPr="00B15DCB">
        <w:rPr>
          <w:b/>
          <w:szCs w:val="24"/>
        </w:rPr>
        <w:t>Stahel PF</w:t>
      </w:r>
      <w:r w:rsidRPr="00B15DCB">
        <w:rPr>
          <w:szCs w:val="24"/>
        </w:rPr>
        <w:t xml:space="preserve">, VanderHeiden T, Finn MA. Management strategies for acute spinal cord injury: current options and future perspectives. </w:t>
      </w:r>
      <w:r w:rsidRPr="00B15DCB">
        <w:rPr>
          <w:i/>
          <w:szCs w:val="24"/>
        </w:rPr>
        <w:t xml:space="preserve">Curr Opin Crit </w:t>
      </w:r>
      <w:r w:rsidRPr="00B15DCB">
        <w:rPr>
          <w:i/>
          <w:szCs w:val="24"/>
        </w:rPr>
        <w:lastRenderedPageBreak/>
        <w:t>Care</w:t>
      </w:r>
      <w:r w:rsidRPr="00B15DCB">
        <w:rPr>
          <w:szCs w:val="24"/>
        </w:rPr>
        <w:t xml:space="preserve"> 2012; </w:t>
      </w:r>
      <w:r w:rsidRPr="00B15DCB">
        <w:rPr>
          <w:b/>
          <w:szCs w:val="24"/>
        </w:rPr>
        <w:t>18</w:t>
      </w:r>
      <w:r w:rsidRPr="00B15DCB">
        <w:rPr>
          <w:szCs w:val="24"/>
        </w:rPr>
        <w:t>: 651-660 [PMID: 23104069 DOI: 10.1097/MCC.0b013e32835a0e54]</w:t>
      </w:r>
    </w:p>
    <w:p w14:paraId="4ED96F2C" w14:textId="77777777" w:rsidR="004F4E4B" w:rsidRPr="00B15DCB" w:rsidRDefault="004F4E4B" w:rsidP="004F4E4B">
      <w:pPr>
        <w:rPr>
          <w:szCs w:val="24"/>
        </w:rPr>
      </w:pPr>
      <w:r w:rsidRPr="00B15DCB">
        <w:rPr>
          <w:szCs w:val="24"/>
        </w:rPr>
        <w:t xml:space="preserve">24 </w:t>
      </w:r>
      <w:r w:rsidRPr="00B15DCB">
        <w:rPr>
          <w:b/>
          <w:szCs w:val="24"/>
        </w:rPr>
        <w:t>Hess MJ</w:t>
      </w:r>
      <w:r w:rsidRPr="00B15DCB">
        <w:rPr>
          <w:szCs w:val="24"/>
        </w:rPr>
        <w:t xml:space="preserve">, Hough S. Impact of spinal cord injury on sexuality: broad-based clinical practice intervention and practical application. </w:t>
      </w:r>
      <w:r w:rsidRPr="00B15DCB">
        <w:rPr>
          <w:i/>
          <w:szCs w:val="24"/>
        </w:rPr>
        <w:t>J Spinal Cord Med</w:t>
      </w:r>
      <w:r w:rsidRPr="00B15DCB">
        <w:rPr>
          <w:szCs w:val="24"/>
        </w:rPr>
        <w:t xml:space="preserve"> 2012; </w:t>
      </w:r>
      <w:r w:rsidRPr="00B15DCB">
        <w:rPr>
          <w:b/>
          <w:szCs w:val="24"/>
        </w:rPr>
        <w:t>35</w:t>
      </w:r>
      <w:r w:rsidRPr="00B15DCB">
        <w:rPr>
          <w:szCs w:val="24"/>
        </w:rPr>
        <w:t>: 211-218 [PMID: 22925747 DOI: 10.1179/2045772312Y.0000000025]</w:t>
      </w:r>
    </w:p>
    <w:p w14:paraId="068AD011" w14:textId="77777777" w:rsidR="004F4E4B" w:rsidRPr="00B15DCB" w:rsidRDefault="004F4E4B" w:rsidP="004F4E4B">
      <w:pPr>
        <w:rPr>
          <w:szCs w:val="24"/>
        </w:rPr>
      </w:pPr>
      <w:r w:rsidRPr="00B15DCB">
        <w:rPr>
          <w:szCs w:val="24"/>
        </w:rPr>
        <w:t xml:space="preserve">25 </w:t>
      </w:r>
      <w:r w:rsidRPr="00B15DCB">
        <w:rPr>
          <w:b/>
          <w:szCs w:val="24"/>
        </w:rPr>
        <w:t>Veeravalli KK</w:t>
      </w:r>
      <w:r w:rsidRPr="00B15DCB">
        <w:rPr>
          <w:szCs w:val="24"/>
        </w:rPr>
        <w:t xml:space="preserve">, Dasari VR, Rao JS. Regulation of proteases after spinal cord injury. </w:t>
      </w:r>
      <w:r w:rsidRPr="00B15DCB">
        <w:rPr>
          <w:i/>
          <w:szCs w:val="24"/>
        </w:rPr>
        <w:t>J Neurotrauma</w:t>
      </w:r>
      <w:r w:rsidRPr="00B15DCB">
        <w:rPr>
          <w:szCs w:val="24"/>
        </w:rPr>
        <w:t xml:space="preserve"> 2012; </w:t>
      </w:r>
      <w:r w:rsidRPr="00B15DCB">
        <w:rPr>
          <w:b/>
          <w:szCs w:val="24"/>
        </w:rPr>
        <w:t>29</w:t>
      </w:r>
      <w:r w:rsidRPr="00B15DCB">
        <w:rPr>
          <w:szCs w:val="24"/>
        </w:rPr>
        <w:t>: 2251-2262 [PMID: 22709139 DOI: 10.1089/neu.2012.2460]</w:t>
      </w:r>
    </w:p>
    <w:p w14:paraId="165CD0EE" w14:textId="77777777" w:rsidR="004F4E4B" w:rsidRPr="00B15DCB" w:rsidRDefault="004F4E4B" w:rsidP="004F4E4B">
      <w:pPr>
        <w:rPr>
          <w:szCs w:val="24"/>
        </w:rPr>
      </w:pPr>
      <w:r w:rsidRPr="00B15DCB">
        <w:rPr>
          <w:szCs w:val="24"/>
        </w:rPr>
        <w:t xml:space="preserve">26 </w:t>
      </w:r>
      <w:r w:rsidRPr="00B15DCB">
        <w:rPr>
          <w:b/>
          <w:szCs w:val="24"/>
        </w:rPr>
        <w:t>Okada S</w:t>
      </w:r>
      <w:r w:rsidRPr="00B15DCB">
        <w:rPr>
          <w:szCs w:val="24"/>
        </w:rPr>
        <w:t xml:space="preserve">, Hara M, Kobayakawa K, Matsumoto Y, Nakashima Y. Astrocyte reactivity and astrogliosis after spinal cord injury. </w:t>
      </w:r>
      <w:r w:rsidRPr="00B15DCB">
        <w:rPr>
          <w:i/>
          <w:szCs w:val="24"/>
        </w:rPr>
        <w:t>Neurosci Res</w:t>
      </w:r>
      <w:r w:rsidRPr="00B15DCB">
        <w:rPr>
          <w:szCs w:val="24"/>
        </w:rPr>
        <w:t xml:space="preserve"> 2018; </w:t>
      </w:r>
      <w:r w:rsidRPr="00B15DCB">
        <w:rPr>
          <w:b/>
          <w:szCs w:val="24"/>
        </w:rPr>
        <w:t>126</w:t>
      </w:r>
      <w:r w:rsidRPr="00B15DCB">
        <w:rPr>
          <w:szCs w:val="24"/>
        </w:rPr>
        <w:t>: 39-43 [PMID: 29054466 DOI: 10.1016/j.neures.2017.10.004]</w:t>
      </w:r>
    </w:p>
    <w:p w14:paraId="01C7E925" w14:textId="77777777" w:rsidR="004F4E4B" w:rsidRPr="00B15DCB" w:rsidRDefault="004F4E4B" w:rsidP="004F4E4B">
      <w:pPr>
        <w:rPr>
          <w:szCs w:val="24"/>
        </w:rPr>
      </w:pPr>
      <w:r w:rsidRPr="00B15DCB">
        <w:rPr>
          <w:szCs w:val="24"/>
        </w:rPr>
        <w:t xml:space="preserve">27 </w:t>
      </w:r>
      <w:r w:rsidRPr="00B15DCB">
        <w:rPr>
          <w:b/>
          <w:szCs w:val="24"/>
        </w:rPr>
        <w:t>Qu WS</w:t>
      </w:r>
      <w:r w:rsidRPr="00B15DCB">
        <w:rPr>
          <w:szCs w:val="24"/>
        </w:rPr>
        <w:t xml:space="preserve">, Tian DS, Guo ZB, Fang J, Zhang Q, Yu ZY, Xie MJ, Zhang HQ, Lü JG, Wang W. Inhibition of EGFR/MAPK signaling reduces microglial inflammatory response and the associated secondary damage in rats after spinal cord injury. </w:t>
      </w:r>
      <w:r w:rsidRPr="00B15DCB">
        <w:rPr>
          <w:i/>
          <w:szCs w:val="24"/>
        </w:rPr>
        <w:t>J Neuroinflammation</w:t>
      </w:r>
      <w:r w:rsidRPr="00B15DCB">
        <w:rPr>
          <w:szCs w:val="24"/>
        </w:rPr>
        <w:t xml:space="preserve"> 2012; </w:t>
      </w:r>
      <w:r w:rsidRPr="00B15DCB">
        <w:rPr>
          <w:b/>
          <w:szCs w:val="24"/>
        </w:rPr>
        <w:t>9</w:t>
      </w:r>
      <w:r w:rsidRPr="00B15DCB">
        <w:rPr>
          <w:szCs w:val="24"/>
        </w:rPr>
        <w:t>: 178 [PMID: 22824323 DOI: 10.1186/1742-2094-9-178]</w:t>
      </w:r>
    </w:p>
    <w:p w14:paraId="6D47EA22" w14:textId="77777777" w:rsidR="004F4E4B" w:rsidRPr="00B15DCB" w:rsidRDefault="004F4E4B" w:rsidP="004F4E4B">
      <w:pPr>
        <w:rPr>
          <w:szCs w:val="24"/>
        </w:rPr>
      </w:pPr>
      <w:r w:rsidRPr="00B15DCB">
        <w:rPr>
          <w:szCs w:val="24"/>
        </w:rPr>
        <w:t xml:space="preserve">28 </w:t>
      </w:r>
      <w:r w:rsidRPr="00B15DCB">
        <w:rPr>
          <w:b/>
          <w:szCs w:val="24"/>
        </w:rPr>
        <w:t>Chen J</w:t>
      </w:r>
      <w:r w:rsidRPr="00B15DCB">
        <w:rPr>
          <w:szCs w:val="24"/>
        </w:rPr>
        <w:t xml:space="preserve">, Wang Z, Zheng Z, Chen Y, Khor S, Shi K, He Z, Wang Q, Zhao Y, Zhang H, Li X, Li J, Yin J, Wang X, Xiao J. Neuron and microglia/macrophage-derived FGF10 activate neuronal FGFR2/PI3K/Akt signaling and inhibit microglia/macrophages TLR4/NF-κB-dependent neuroinflammation to improve functional recovery after spinal cord injury. </w:t>
      </w:r>
      <w:r w:rsidRPr="00B15DCB">
        <w:rPr>
          <w:i/>
          <w:szCs w:val="24"/>
        </w:rPr>
        <w:t>Cell Death Dis</w:t>
      </w:r>
      <w:r w:rsidRPr="00B15DCB">
        <w:rPr>
          <w:szCs w:val="24"/>
        </w:rPr>
        <w:t xml:space="preserve"> 2017; </w:t>
      </w:r>
      <w:r w:rsidRPr="00B15DCB">
        <w:rPr>
          <w:b/>
          <w:szCs w:val="24"/>
        </w:rPr>
        <w:t>8</w:t>
      </w:r>
      <w:r w:rsidRPr="00B15DCB">
        <w:rPr>
          <w:szCs w:val="24"/>
        </w:rPr>
        <w:t>: e3090 [PMID: 28981091 DOI: 10.1038/cddis.2017.490]</w:t>
      </w:r>
    </w:p>
    <w:p w14:paraId="7AEE154F" w14:textId="77777777" w:rsidR="004F4E4B" w:rsidRPr="00B15DCB" w:rsidRDefault="004F4E4B" w:rsidP="004F4E4B">
      <w:pPr>
        <w:rPr>
          <w:szCs w:val="24"/>
        </w:rPr>
      </w:pPr>
      <w:r w:rsidRPr="00B15DCB">
        <w:rPr>
          <w:szCs w:val="24"/>
        </w:rPr>
        <w:t xml:space="preserve">29 </w:t>
      </w:r>
      <w:r w:rsidRPr="00B15DCB">
        <w:rPr>
          <w:b/>
          <w:szCs w:val="24"/>
        </w:rPr>
        <w:t>Chen CH</w:t>
      </w:r>
      <w:r w:rsidRPr="00B15DCB">
        <w:rPr>
          <w:szCs w:val="24"/>
        </w:rPr>
        <w:t xml:space="preserve">, Sung CS, Huang SY, Feng CW, Hung HC, Yang SN, Chen NF, Tai MH, Wen ZH, Chen WF. The role of the PI3K/Akt/mTOR pathway in glial scar formation following spinal cord injury. </w:t>
      </w:r>
      <w:r w:rsidRPr="00B15DCB">
        <w:rPr>
          <w:i/>
          <w:szCs w:val="24"/>
        </w:rPr>
        <w:t>Exp Neurol</w:t>
      </w:r>
      <w:r w:rsidRPr="00B15DCB">
        <w:rPr>
          <w:szCs w:val="24"/>
        </w:rPr>
        <w:t xml:space="preserve"> 2016; </w:t>
      </w:r>
      <w:r w:rsidRPr="00B15DCB">
        <w:rPr>
          <w:b/>
          <w:szCs w:val="24"/>
        </w:rPr>
        <w:t>278</w:t>
      </w:r>
      <w:r w:rsidRPr="00B15DCB">
        <w:rPr>
          <w:szCs w:val="24"/>
        </w:rPr>
        <w:t>: 27-41 [PMID: 26828688 DOI: 10.1016/j.expneurol.2016.01.023]</w:t>
      </w:r>
    </w:p>
    <w:p w14:paraId="1AB46B51" w14:textId="77777777" w:rsidR="004F4E4B" w:rsidRPr="00B15DCB" w:rsidRDefault="004F4E4B" w:rsidP="004F4E4B">
      <w:pPr>
        <w:rPr>
          <w:szCs w:val="24"/>
        </w:rPr>
      </w:pPr>
      <w:r w:rsidRPr="00B15DCB">
        <w:rPr>
          <w:szCs w:val="24"/>
        </w:rPr>
        <w:t xml:space="preserve">30 </w:t>
      </w:r>
      <w:r w:rsidRPr="00B15DCB">
        <w:rPr>
          <w:b/>
          <w:szCs w:val="24"/>
        </w:rPr>
        <w:t>Liu T</w:t>
      </w:r>
      <w:r w:rsidRPr="00B15DCB">
        <w:rPr>
          <w:szCs w:val="24"/>
        </w:rPr>
        <w:t xml:space="preserve">, Cao FJ, Xu DD, Xu YQ, Feng SQ. Upregulated Ras/Raf/ERK1/2 signaling pathway: a new hope in the repair of spinal cord injury. </w:t>
      </w:r>
      <w:r w:rsidRPr="00B15DCB">
        <w:rPr>
          <w:i/>
          <w:szCs w:val="24"/>
        </w:rPr>
        <w:t>Neural Regen Res</w:t>
      </w:r>
      <w:r w:rsidRPr="00B15DCB">
        <w:rPr>
          <w:szCs w:val="24"/>
        </w:rPr>
        <w:t xml:space="preserve"> 2015; </w:t>
      </w:r>
      <w:r w:rsidRPr="00B15DCB">
        <w:rPr>
          <w:b/>
          <w:szCs w:val="24"/>
        </w:rPr>
        <w:t>10</w:t>
      </w:r>
      <w:r w:rsidRPr="00B15DCB">
        <w:rPr>
          <w:szCs w:val="24"/>
        </w:rPr>
        <w:t>: 792-796 [PMID: 26109956 DOI: 10.4103/1673-5374.156984]</w:t>
      </w:r>
    </w:p>
    <w:p w14:paraId="1685C065" w14:textId="77777777" w:rsidR="004F4E4B" w:rsidRPr="00B15DCB" w:rsidRDefault="004F4E4B" w:rsidP="004F4E4B">
      <w:pPr>
        <w:rPr>
          <w:szCs w:val="24"/>
        </w:rPr>
      </w:pPr>
      <w:r w:rsidRPr="00B15DCB">
        <w:rPr>
          <w:szCs w:val="24"/>
        </w:rPr>
        <w:lastRenderedPageBreak/>
        <w:t xml:space="preserve">31 </w:t>
      </w:r>
      <w:r w:rsidRPr="00B15DCB">
        <w:rPr>
          <w:b/>
          <w:szCs w:val="24"/>
        </w:rPr>
        <w:t>Zhou K</w:t>
      </w:r>
      <w:r w:rsidRPr="00B15DCB">
        <w:rPr>
          <w:szCs w:val="24"/>
        </w:rPr>
        <w:t xml:space="preserve">, Sansur CA, Xu H, Jia X. The Temporal Pattern, Flux, and Function of Autophagy in Spinal Cord Injury. </w:t>
      </w:r>
      <w:r w:rsidRPr="00B15DCB">
        <w:rPr>
          <w:i/>
          <w:szCs w:val="24"/>
        </w:rPr>
        <w:t>Int J Mol Sci</w:t>
      </w:r>
      <w:r w:rsidRPr="00B15DCB">
        <w:rPr>
          <w:szCs w:val="24"/>
        </w:rPr>
        <w:t xml:space="preserve"> 2017; </w:t>
      </w:r>
      <w:r w:rsidRPr="00B15DCB">
        <w:rPr>
          <w:b/>
          <w:szCs w:val="24"/>
        </w:rPr>
        <w:t>18</w:t>
      </w:r>
      <w:r w:rsidRPr="00B15DCB">
        <w:rPr>
          <w:szCs w:val="24"/>
        </w:rPr>
        <w:t xml:space="preserve"> [PMID: 28230791 DOI: 10.3390/ijms18020466]</w:t>
      </w:r>
    </w:p>
    <w:p w14:paraId="24329E7C" w14:textId="77777777" w:rsidR="004F4E4B" w:rsidRPr="00B15DCB" w:rsidRDefault="004F4E4B" w:rsidP="004F4E4B">
      <w:pPr>
        <w:rPr>
          <w:szCs w:val="24"/>
        </w:rPr>
      </w:pPr>
      <w:r w:rsidRPr="00B15DCB">
        <w:rPr>
          <w:szCs w:val="24"/>
        </w:rPr>
        <w:t xml:space="preserve">32 </w:t>
      </w:r>
      <w:r w:rsidRPr="00B15DCB">
        <w:rPr>
          <w:b/>
          <w:szCs w:val="24"/>
        </w:rPr>
        <w:t>Baroti T</w:t>
      </w:r>
      <w:r w:rsidRPr="00B15DCB">
        <w:rPr>
          <w:szCs w:val="24"/>
        </w:rPr>
        <w:t xml:space="preserve">, Schillinger A, Wegner M, Stolt CC. Sox13 functionally complements the related Sox5 and Sox6 as important developmental modulators in mouse spinal cord oligodendrocytes. </w:t>
      </w:r>
      <w:r w:rsidRPr="00B15DCB">
        <w:rPr>
          <w:i/>
          <w:szCs w:val="24"/>
        </w:rPr>
        <w:t>J Neurochem</w:t>
      </w:r>
      <w:r w:rsidRPr="00B15DCB">
        <w:rPr>
          <w:szCs w:val="24"/>
        </w:rPr>
        <w:t xml:space="preserve"> 2016; </w:t>
      </w:r>
      <w:r w:rsidRPr="00B15DCB">
        <w:rPr>
          <w:b/>
          <w:szCs w:val="24"/>
        </w:rPr>
        <w:t>136</w:t>
      </w:r>
      <w:r w:rsidRPr="00B15DCB">
        <w:rPr>
          <w:szCs w:val="24"/>
        </w:rPr>
        <w:t>: 316-328 [PMID: 26525805 DOI: 10.1111/jnc.13414]</w:t>
      </w:r>
    </w:p>
    <w:p w14:paraId="44F6D2F0" w14:textId="77777777" w:rsidR="004F4E4B" w:rsidRPr="00B15DCB" w:rsidRDefault="004F4E4B" w:rsidP="004F4E4B">
      <w:pPr>
        <w:rPr>
          <w:szCs w:val="24"/>
        </w:rPr>
      </w:pPr>
      <w:r w:rsidRPr="00B15DCB">
        <w:rPr>
          <w:szCs w:val="24"/>
        </w:rPr>
        <w:t xml:space="preserve">33 </w:t>
      </w:r>
      <w:r w:rsidRPr="00B15DCB">
        <w:rPr>
          <w:b/>
          <w:szCs w:val="24"/>
        </w:rPr>
        <w:t>Paul V</w:t>
      </w:r>
      <w:r w:rsidRPr="00B15DCB">
        <w:rPr>
          <w:szCs w:val="24"/>
        </w:rPr>
        <w:t xml:space="preserve">, Tonchev AB, Henningfeld KA, Pavlakis E, Rust B, Pieler T, Stoykova A. Scratch2 modulates neurogenesis and cell migration through antagonism of bHLH proteins in the developing neocortex. </w:t>
      </w:r>
      <w:r w:rsidRPr="00B15DCB">
        <w:rPr>
          <w:i/>
          <w:szCs w:val="24"/>
        </w:rPr>
        <w:t>Cereb Cortex</w:t>
      </w:r>
      <w:r w:rsidRPr="00B15DCB">
        <w:rPr>
          <w:szCs w:val="24"/>
        </w:rPr>
        <w:t xml:space="preserve"> 2014; </w:t>
      </w:r>
      <w:r w:rsidRPr="00B15DCB">
        <w:rPr>
          <w:b/>
          <w:szCs w:val="24"/>
        </w:rPr>
        <w:t>24</w:t>
      </w:r>
      <w:r w:rsidRPr="00B15DCB">
        <w:rPr>
          <w:szCs w:val="24"/>
        </w:rPr>
        <w:t>: 754-772 [PMID: 23180754 DOI: 10.1093/cercor/bhs356]</w:t>
      </w:r>
    </w:p>
    <w:p w14:paraId="4C071D80" w14:textId="77777777" w:rsidR="004F4E4B" w:rsidRPr="00B15DCB" w:rsidRDefault="004F4E4B" w:rsidP="004F4E4B">
      <w:pPr>
        <w:rPr>
          <w:szCs w:val="24"/>
        </w:rPr>
      </w:pPr>
      <w:r w:rsidRPr="00B15DCB">
        <w:rPr>
          <w:szCs w:val="24"/>
        </w:rPr>
        <w:t xml:space="preserve">34 </w:t>
      </w:r>
      <w:r w:rsidRPr="00B15DCB">
        <w:rPr>
          <w:b/>
          <w:szCs w:val="24"/>
        </w:rPr>
        <w:t>Zhao Y</w:t>
      </w:r>
      <w:r w:rsidRPr="00B15DCB">
        <w:rPr>
          <w:szCs w:val="24"/>
        </w:rPr>
        <w:t xml:space="preserve">, Su H, Shen X, Du J, Zhang X, Zhao Y. The immunological function of CD52 and its targeting in organ transplantation. </w:t>
      </w:r>
      <w:r w:rsidRPr="00B15DCB">
        <w:rPr>
          <w:i/>
          <w:szCs w:val="24"/>
        </w:rPr>
        <w:t>Inflamm Res</w:t>
      </w:r>
      <w:r w:rsidRPr="00B15DCB">
        <w:rPr>
          <w:szCs w:val="24"/>
        </w:rPr>
        <w:t xml:space="preserve"> 2017; </w:t>
      </w:r>
      <w:r w:rsidRPr="00B15DCB">
        <w:rPr>
          <w:b/>
          <w:szCs w:val="24"/>
        </w:rPr>
        <w:t>66</w:t>
      </w:r>
      <w:r w:rsidRPr="00B15DCB">
        <w:rPr>
          <w:szCs w:val="24"/>
        </w:rPr>
        <w:t>: 571-578 [PMID: 28283679 DOI: 10.1007/s00011-017-1032-8]</w:t>
      </w:r>
    </w:p>
    <w:p w14:paraId="480388F2" w14:textId="77777777" w:rsidR="004F4E4B" w:rsidRPr="00B15DCB" w:rsidRDefault="004F4E4B" w:rsidP="004F4E4B">
      <w:pPr>
        <w:rPr>
          <w:szCs w:val="24"/>
        </w:rPr>
      </w:pPr>
      <w:r w:rsidRPr="00B15DCB">
        <w:rPr>
          <w:szCs w:val="24"/>
        </w:rPr>
        <w:t xml:space="preserve">35 </w:t>
      </w:r>
      <w:r w:rsidRPr="00B15DCB">
        <w:rPr>
          <w:b/>
          <w:szCs w:val="24"/>
        </w:rPr>
        <w:t>Jiang D</w:t>
      </w:r>
      <w:r w:rsidRPr="00B15DCB">
        <w:rPr>
          <w:szCs w:val="24"/>
        </w:rPr>
        <w:t xml:space="preserve">, Cho W, Li Z, Xu X, Qu Y, Jiang Z, Guo L, Xu G. MiR-758-3p suppresses proliferation, migration and invasion of hepatocellular carcinoma cells via targeting MDM2 and mTOR. </w:t>
      </w:r>
      <w:r w:rsidRPr="00B15DCB">
        <w:rPr>
          <w:i/>
          <w:szCs w:val="24"/>
        </w:rPr>
        <w:t>Biomed Pharmacother</w:t>
      </w:r>
      <w:r w:rsidRPr="00B15DCB">
        <w:rPr>
          <w:szCs w:val="24"/>
        </w:rPr>
        <w:t xml:space="preserve"> 2017; </w:t>
      </w:r>
      <w:r w:rsidRPr="00B15DCB">
        <w:rPr>
          <w:b/>
          <w:szCs w:val="24"/>
        </w:rPr>
        <w:t>96</w:t>
      </w:r>
      <w:r w:rsidRPr="00B15DCB">
        <w:rPr>
          <w:szCs w:val="24"/>
        </w:rPr>
        <w:t>: 535-544 [PMID: 29032337 DOI: 10.1016/j.biopha.2017.10.004]</w:t>
      </w:r>
    </w:p>
    <w:p w14:paraId="4AA996C3" w14:textId="77777777" w:rsidR="004F4E4B" w:rsidRPr="00B15DCB" w:rsidRDefault="004F4E4B" w:rsidP="004F4E4B">
      <w:pPr>
        <w:rPr>
          <w:szCs w:val="24"/>
        </w:rPr>
      </w:pPr>
      <w:r w:rsidRPr="00B15DCB">
        <w:rPr>
          <w:szCs w:val="24"/>
        </w:rPr>
        <w:t xml:space="preserve">36 </w:t>
      </w:r>
      <w:r w:rsidRPr="00B15DCB">
        <w:rPr>
          <w:b/>
          <w:szCs w:val="24"/>
        </w:rPr>
        <w:t>Guo J</w:t>
      </w:r>
      <w:r w:rsidRPr="00B15DCB">
        <w:rPr>
          <w:szCs w:val="24"/>
        </w:rPr>
        <w:t xml:space="preserve">, Zhang Z, Pan L, Zhou Y. Identification of miR-758-3p as Potential Modulator of CBX5 Expression in Gastric Cancer. </w:t>
      </w:r>
      <w:r w:rsidRPr="00B15DCB">
        <w:rPr>
          <w:i/>
          <w:szCs w:val="24"/>
        </w:rPr>
        <w:t>Technol Cancer Res Treat</w:t>
      </w:r>
      <w:r w:rsidRPr="00B15DCB">
        <w:rPr>
          <w:szCs w:val="24"/>
        </w:rPr>
        <w:t xml:space="preserve"> 2018; </w:t>
      </w:r>
      <w:r w:rsidRPr="00B15DCB">
        <w:rPr>
          <w:b/>
          <w:szCs w:val="24"/>
        </w:rPr>
        <w:t>17</w:t>
      </w:r>
      <w:r w:rsidRPr="00B15DCB">
        <w:rPr>
          <w:szCs w:val="24"/>
        </w:rPr>
        <w:t>: 1533033818816061 [PMID: 30486755 DOI: 10.1177/1533033818816061]</w:t>
      </w:r>
    </w:p>
    <w:p w14:paraId="6709916D" w14:textId="77777777" w:rsidR="004F4E4B" w:rsidRPr="00B15DCB" w:rsidRDefault="004F4E4B" w:rsidP="004F4E4B">
      <w:pPr>
        <w:rPr>
          <w:szCs w:val="24"/>
        </w:rPr>
      </w:pPr>
      <w:r w:rsidRPr="00B15DCB">
        <w:rPr>
          <w:szCs w:val="24"/>
        </w:rPr>
        <w:t xml:space="preserve">37 </w:t>
      </w:r>
      <w:r w:rsidRPr="00B15DCB">
        <w:rPr>
          <w:b/>
          <w:szCs w:val="24"/>
        </w:rPr>
        <w:t>Geng L</w:t>
      </w:r>
      <w:r w:rsidRPr="00B15DCB">
        <w:rPr>
          <w:szCs w:val="24"/>
        </w:rPr>
        <w:t>, Liu W, Chen Y. miR-124-3p attenuates MPP</w:t>
      </w:r>
      <w:r w:rsidRPr="00B15DCB">
        <w:rPr>
          <w:szCs w:val="24"/>
          <w:vertAlign w:val="superscript"/>
        </w:rPr>
        <w:t>+</w:t>
      </w:r>
      <w:r w:rsidRPr="00B15DCB">
        <w:rPr>
          <w:szCs w:val="24"/>
        </w:rPr>
        <w:t xml:space="preserve">-induced neuronal injury by targeting STAT3 in SH-SY5Y cells. </w:t>
      </w:r>
      <w:r w:rsidRPr="00B15DCB">
        <w:rPr>
          <w:i/>
          <w:szCs w:val="24"/>
        </w:rPr>
        <w:t>Exp Biol Med (Maywood)</w:t>
      </w:r>
      <w:r w:rsidRPr="00B15DCB">
        <w:rPr>
          <w:szCs w:val="24"/>
        </w:rPr>
        <w:t xml:space="preserve"> 2017; </w:t>
      </w:r>
      <w:r w:rsidRPr="00B15DCB">
        <w:rPr>
          <w:b/>
          <w:szCs w:val="24"/>
        </w:rPr>
        <w:t>242</w:t>
      </w:r>
      <w:r w:rsidRPr="00B15DCB">
        <w:rPr>
          <w:szCs w:val="24"/>
        </w:rPr>
        <w:t>: 1757-1764 [PMID: 28958159 DOI: 10.1177/1535370217734492]</w:t>
      </w:r>
    </w:p>
    <w:p w14:paraId="751CF396" w14:textId="77777777" w:rsidR="004F4E4B" w:rsidRPr="00B15DCB" w:rsidRDefault="004F4E4B" w:rsidP="004F4E4B">
      <w:pPr>
        <w:rPr>
          <w:szCs w:val="24"/>
        </w:rPr>
      </w:pPr>
      <w:r w:rsidRPr="00B15DCB">
        <w:rPr>
          <w:szCs w:val="24"/>
        </w:rPr>
        <w:t xml:space="preserve">38 </w:t>
      </w:r>
      <w:r w:rsidRPr="00B15DCB">
        <w:rPr>
          <w:b/>
          <w:szCs w:val="24"/>
        </w:rPr>
        <w:t>Deng G</w:t>
      </w:r>
      <w:r w:rsidRPr="00B15DCB">
        <w:rPr>
          <w:szCs w:val="24"/>
        </w:rPr>
        <w:t xml:space="preserve">, Gao Y, Cen Z, He J, Cao B, Zeng G, Zong S. miR-136-5p Regulates the Inflammatory Response by Targeting the IKKβ/NF-κB/A20 Pathway After Spinal Cord Injury. </w:t>
      </w:r>
      <w:r w:rsidRPr="00B15DCB">
        <w:rPr>
          <w:i/>
          <w:szCs w:val="24"/>
        </w:rPr>
        <w:t>Cell Physiol Biochem</w:t>
      </w:r>
      <w:r w:rsidRPr="00B15DCB">
        <w:rPr>
          <w:szCs w:val="24"/>
        </w:rPr>
        <w:t xml:space="preserve"> 2018; </w:t>
      </w:r>
      <w:r w:rsidRPr="00B15DCB">
        <w:rPr>
          <w:b/>
          <w:szCs w:val="24"/>
        </w:rPr>
        <w:t>50</w:t>
      </w:r>
      <w:r w:rsidRPr="00B15DCB">
        <w:rPr>
          <w:szCs w:val="24"/>
        </w:rPr>
        <w:t>: 512-524 [PMID: 30308489 DOI: 10.1159/000494165]</w:t>
      </w:r>
    </w:p>
    <w:p w14:paraId="72B9BE65" w14:textId="77777777" w:rsidR="004F4E4B" w:rsidRPr="00B15DCB" w:rsidRDefault="004F4E4B" w:rsidP="004F4E4B">
      <w:pPr>
        <w:rPr>
          <w:szCs w:val="24"/>
        </w:rPr>
      </w:pPr>
      <w:r w:rsidRPr="00B15DCB">
        <w:rPr>
          <w:szCs w:val="24"/>
        </w:rPr>
        <w:t xml:space="preserve">39 </w:t>
      </w:r>
      <w:r w:rsidRPr="00B15DCB">
        <w:rPr>
          <w:b/>
          <w:szCs w:val="24"/>
        </w:rPr>
        <w:t>Zhen L</w:t>
      </w:r>
      <w:r w:rsidRPr="00B15DCB">
        <w:rPr>
          <w:szCs w:val="24"/>
        </w:rPr>
        <w:t xml:space="preserve">, Yun-Hui L, Hong-Yu D, Jun M, Yi-Long Y. Long noncoding RNA </w:t>
      </w:r>
      <w:r w:rsidRPr="00B15DCB">
        <w:rPr>
          <w:szCs w:val="24"/>
        </w:rPr>
        <w:lastRenderedPageBreak/>
        <w:t xml:space="preserve">NEAT1 promotes glioma pathogenesis by regulating miR-449b-5p/c-Met axis. </w:t>
      </w:r>
      <w:r w:rsidRPr="00B15DCB">
        <w:rPr>
          <w:i/>
          <w:szCs w:val="24"/>
        </w:rPr>
        <w:t>Tumour Biol</w:t>
      </w:r>
      <w:r w:rsidRPr="00B15DCB">
        <w:rPr>
          <w:szCs w:val="24"/>
        </w:rPr>
        <w:t xml:space="preserve"> 2016; </w:t>
      </w:r>
      <w:r w:rsidRPr="00B15DCB">
        <w:rPr>
          <w:b/>
          <w:szCs w:val="24"/>
        </w:rPr>
        <w:t>37</w:t>
      </w:r>
      <w:r w:rsidRPr="00B15DCB">
        <w:rPr>
          <w:szCs w:val="24"/>
        </w:rPr>
        <w:t>: 673-683 [PMID: 26242266 DOI: 10.1007/s13277-015-3843-y]</w:t>
      </w:r>
    </w:p>
    <w:p w14:paraId="5ACA211A" w14:textId="77777777" w:rsidR="004F4E4B" w:rsidRPr="00B15DCB" w:rsidRDefault="004F4E4B" w:rsidP="004F4E4B">
      <w:pPr>
        <w:rPr>
          <w:szCs w:val="24"/>
        </w:rPr>
      </w:pPr>
      <w:r w:rsidRPr="00B15DCB">
        <w:rPr>
          <w:szCs w:val="24"/>
        </w:rPr>
        <w:t xml:space="preserve">40 </w:t>
      </w:r>
      <w:r w:rsidRPr="00B15DCB">
        <w:rPr>
          <w:b/>
          <w:szCs w:val="24"/>
        </w:rPr>
        <w:t>Cartwright T</w:t>
      </w:r>
      <w:r w:rsidRPr="00B15DCB">
        <w:rPr>
          <w:szCs w:val="24"/>
        </w:rPr>
        <w:t xml:space="preserve">, Perkins ND, L Wilson C. NFKB1: a suppressor of inflammation, ageing and cancer. </w:t>
      </w:r>
      <w:r w:rsidRPr="00B15DCB">
        <w:rPr>
          <w:i/>
          <w:szCs w:val="24"/>
        </w:rPr>
        <w:t>FEBS J</w:t>
      </w:r>
      <w:r w:rsidRPr="00B15DCB">
        <w:rPr>
          <w:szCs w:val="24"/>
        </w:rPr>
        <w:t xml:space="preserve"> 2016; </w:t>
      </w:r>
      <w:r w:rsidRPr="00B15DCB">
        <w:rPr>
          <w:b/>
          <w:szCs w:val="24"/>
        </w:rPr>
        <w:t>283</w:t>
      </w:r>
      <w:r w:rsidRPr="00B15DCB">
        <w:rPr>
          <w:szCs w:val="24"/>
        </w:rPr>
        <w:t>: 1812-1822 [PMID: 26663363 DOI: 10.1111/febs.13627]</w:t>
      </w:r>
    </w:p>
    <w:p w14:paraId="1764B864" w14:textId="77777777" w:rsidR="004F4E4B" w:rsidRPr="00B15DCB" w:rsidRDefault="004F4E4B" w:rsidP="004F4E4B">
      <w:pPr>
        <w:rPr>
          <w:szCs w:val="24"/>
        </w:rPr>
      </w:pPr>
      <w:r w:rsidRPr="00B15DCB">
        <w:rPr>
          <w:szCs w:val="24"/>
        </w:rPr>
        <w:t xml:space="preserve">41 </w:t>
      </w:r>
      <w:r w:rsidRPr="00B15DCB">
        <w:rPr>
          <w:b/>
          <w:szCs w:val="24"/>
        </w:rPr>
        <w:t>Lougaris V</w:t>
      </w:r>
      <w:r w:rsidRPr="00B15DCB">
        <w:rPr>
          <w:szCs w:val="24"/>
        </w:rPr>
        <w:t xml:space="preserve">, Patrizi O, Baronio M, Tabellini G, Tampella G, Damiati E, Frede N, van der Meer JWM, Fliegauf M, Grimbacher B, Parolini S, Plebani A. NFKB1 regulates human NK cell maturation and effector functions. </w:t>
      </w:r>
      <w:r w:rsidRPr="00B15DCB">
        <w:rPr>
          <w:i/>
          <w:szCs w:val="24"/>
        </w:rPr>
        <w:t>Clin Immunol</w:t>
      </w:r>
      <w:r w:rsidRPr="00B15DCB">
        <w:rPr>
          <w:szCs w:val="24"/>
        </w:rPr>
        <w:t xml:space="preserve"> 2017; </w:t>
      </w:r>
      <w:r w:rsidRPr="00B15DCB">
        <w:rPr>
          <w:b/>
          <w:szCs w:val="24"/>
        </w:rPr>
        <w:t>175</w:t>
      </w:r>
      <w:r w:rsidRPr="00B15DCB">
        <w:rPr>
          <w:szCs w:val="24"/>
        </w:rPr>
        <w:t>: 99-108 [PMID: 27923702 DOI: 10.1016/j.clim.2016.11.012]</w:t>
      </w:r>
    </w:p>
    <w:p w14:paraId="0E0294EB" w14:textId="77777777" w:rsidR="004F4E4B" w:rsidRPr="00B15DCB" w:rsidRDefault="004F4E4B" w:rsidP="004F4E4B">
      <w:pPr>
        <w:rPr>
          <w:szCs w:val="24"/>
        </w:rPr>
      </w:pPr>
      <w:r w:rsidRPr="00B15DCB">
        <w:rPr>
          <w:szCs w:val="24"/>
        </w:rPr>
        <w:t xml:space="preserve">42 </w:t>
      </w:r>
      <w:r w:rsidRPr="00B15DCB">
        <w:rPr>
          <w:b/>
          <w:szCs w:val="24"/>
        </w:rPr>
        <w:t>Chen G</w:t>
      </w:r>
      <w:r w:rsidRPr="00B15DCB">
        <w:rPr>
          <w:szCs w:val="24"/>
        </w:rPr>
        <w:t xml:space="preserve">, Fang X, Yu M. Regulation of gene expression in rats with spinal cord injury based on microarray data. </w:t>
      </w:r>
      <w:r w:rsidRPr="00B15DCB">
        <w:rPr>
          <w:i/>
          <w:szCs w:val="24"/>
        </w:rPr>
        <w:t>Mol Med Rep</w:t>
      </w:r>
      <w:r w:rsidRPr="00B15DCB">
        <w:rPr>
          <w:szCs w:val="24"/>
        </w:rPr>
        <w:t xml:space="preserve"> 2015; </w:t>
      </w:r>
      <w:r w:rsidRPr="00B15DCB">
        <w:rPr>
          <w:b/>
          <w:szCs w:val="24"/>
        </w:rPr>
        <w:t>12</w:t>
      </w:r>
      <w:r w:rsidRPr="00B15DCB">
        <w:rPr>
          <w:szCs w:val="24"/>
        </w:rPr>
        <w:t>: 2465-2472 [PMID: 25936407 DOI: 10.3892/mmr.2015.3670]</w:t>
      </w:r>
    </w:p>
    <w:p w14:paraId="1417C4E1" w14:textId="77777777" w:rsidR="004F4E4B" w:rsidRPr="00B15DCB" w:rsidRDefault="004F4E4B" w:rsidP="004F4E4B">
      <w:pPr>
        <w:rPr>
          <w:szCs w:val="24"/>
        </w:rPr>
      </w:pPr>
      <w:r w:rsidRPr="00B15DCB">
        <w:rPr>
          <w:szCs w:val="24"/>
        </w:rPr>
        <w:t xml:space="preserve">43 </w:t>
      </w:r>
      <w:r w:rsidRPr="00B15DCB">
        <w:rPr>
          <w:b/>
          <w:szCs w:val="24"/>
        </w:rPr>
        <w:t>Tica J</w:t>
      </w:r>
      <w:r w:rsidRPr="00B15DCB">
        <w:rPr>
          <w:szCs w:val="24"/>
        </w:rPr>
        <w:t xml:space="preserve">, Didangelos A. Comparative Transcriptomics of Rat and Axolotl After Spinal Cord Injury Dissects Differences and Similarities in Inflammatory and Matrix Remodeling Gene Expression Patterns. </w:t>
      </w:r>
      <w:r w:rsidRPr="00B15DCB">
        <w:rPr>
          <w:i/>
          <w:szCs w:val="24"/>
        </w:rPr>
        <w:t>Front Neurosci</w:t>
      </w:r>
      <w:r w:rsidRPr="00B15DCB">
        <w:rPr>
          <w:szCs w:val="24"/>
        </w:rPr>
        <w:t xml:space="preserve"> 2018; </w:t>
      </w:r>
      <w:r w:rsidRPr="00B15DCB">
        <w:rPr>
          <w:b/>
          <w:szCs w:val="24"/>
        </w:rPr>
        <w:t>12</w:t>
      </w:r>
      <w:r w:rsidRPr="00B15DCB">
        <w:rPr>
          <w:szCs w:val="24"/>
        </w:rPr>
        <w:t>: 808 [PMID: 30519154 DOI: 10.3389/fnins.2018.00808]</w:t>
      </w:r>
    </w:p>
    <w:p w14:paraId="6EE8A67B" w14:textId="77777777" w:rsidR="004F4E4B" w:rsidRPr="00B15DCB" w:rsidRDefault="004F4E4B" w:rsidP="004F4E4B">
      <w:pPr>
        <w:rPr>
          <w:szCs w:val="24"/>
        </w:rPr>
      </w:pPr>
      <w:r w:rsidRPr="00B15DCB">
        <w:rPr>
          <w:szCs w:val="24"/>
        </w:rPr>
        <w:t xml:space="preserve">44 </w:t>
      </w:r>
      <w:r w:rsidRPr="00B15DCB">
        <w:rPr>
          <w:b/>
          <w:szCs w:val="24"/>
        </w:rPr>
        <w:t>de Wit J</w:t>
      </w:r>
      <w:r w:rsidRPr="00B15DCB">
        <w:rPr>
          <w:szCs w:val="24"/>
        </w:rPr>
        <w:t xml:space="preserve">, Sylwestrak E, O'Sullivan ML, Otto S, Tiglio K, Savas JN, Yates JR 3rd, Comoletti D, Taylor P, Ghosh A. LRRTM2 interacts with Neurexin1 and regulates excitatory synapse formation. </w:t>
      </w:r>
      <w:r w:rsidRPr="00B15DCB">
        <w:rPr>
          <w:i/>
          <w:szCs w:val="24"/>
        </w:rPr>
        <w:t>Neuron</w:t>
      </w:r>
      <w:r w:rsidRPr="00B15DCB">
        <w:rPr>
          <w:szCs w:val="24"/>
        </w:rPr>
        <w:t xml:space="preserve"> 2009; </w:t>
      </w:r>
      <w:r w:rsidRPr="00B15DCB">
        <w:rPr>
          <w:b/>
          <w:szCs w:val="24"/>
        </w:rPr>
        <w:t>64</w:t>
      </w:r>
      <w:r w:rsidRPr="00B15DCB">
        <w:rPr>
          <w:szCs w:val="24"/>
        </w:rPr>
        <w:t>: 799-806 [PMID: 20064388 DOI: 10.1016/j.neuron.2009.12.019]</w:t>
      </w:r>
    </w:p>
    <w:p w14:paraId="6E47A61B" w14:textId="77777777" w:rsidR="004F4E4B" w:rsidRPr="00B15DCB" w:rsidRDefault="004F4E4B" w:rsidP="004F4E4B">
      <w:pPr>
        <w:rPr>
          <w:szCs w:val="24"/>
        </w:rPr>
      </w:pPr>
      <w:r w:rsidRPr="00B15DCB">
        <w:rPr>
          <w:szCs w:val="24"/>
        </w:rPr>
        <w:t xml:space="preserve">45 </w:t>
      </w:r>
      <w:r w:rsidRPr="00B15DCB">
        <w:rPr>
          <w:b/>
          <w:szCs w:val="24"/>
        </w:rPr>
        <w:t>Guo B</w:t>
      </w:r>
      <w:r w:rsidRPr="00B15DCB">
        <w:rPr>
          <w:szCs w:val="24"/>
        </w:rPr>
        <w:t xml:space="preserve">, Zhao Z, Wang Z, Li Q, Wang X, Wang W, Song T, Huang C. MicroRNA-302b-3p Suppresses Cell Proliferation Through AKT Pathway by Targeting IGF-1R in Human Gastric Cancer. </w:t>
      </w:r>
      <w:r w:rsidRPr="00B15DCB">
        <w:rPr>
          <w:i/>
          <w:szCs w:val="24"/>
        </w:rPr>
        <w:t>Cell Physiol Biochem</w:t>
      </w:r>
      <w:r w:rsidRPr="00B15DCB">
        <w:rPr>
          <w:szCs w:val="24"/>
        </w:rPr>
        <w:t xml:space="preserve"> 2017; </w:t>
      </w:r>
      <w:r w:rsidRPr="00B15DCB">
        <w:rPr>
          <w:b/>
          <w:szCs w:val="24"/>
        </w:rPr>
        <w:t>42</w:t>
      </w:r>
      <w:r w:rsidRPr="00B15DCB">
        <w:rPr>
          <w:szCs w:val="24"/>
        </w:rPr>
        <w:t>: 1701-1711 [PMID: 28743112 DOI: 10.1159/000479419]</w:t>
      </w:r>
    </w:p>
    <w:p w14:paraId="4DBC4987" w14:textId="77777777" w:rsidR="004F4E4B" w:rsidRPr="00B15DCB" w:rsidRDefault="004F4E4B" w:rsidP="004F4E4B">
      <w:pPr>
        <w:rPr>
          <w:szCs w:val="24"/>
        </w:rPr>
      </w:pPr>
      <w:r w:rsidRPr="00B15DCB">
        <w:rPr>
          <w:szCs w:val="24"/>
        </w:rPr>
        <w:t xml:space="preserve">46 </w:t>
      </w:r>
      <w:r w:rsidRPr="00B15DCB">
        <w:rPr>
          <w:b/>
          <w:szCs w:val="24"/>
        </w:rPr>
        <w:t>Li Q</w:t>
      </w:r>
      <w:r w:rsidRPr="00B15DCB">
        <w:rPr>
          <w:szCs w:val="24"/>
        </w:rPr>
        <w:t xml:space="preserve">, Ran P, Zhang X, Guo X, Yuan Y, Dong T, Zhu B, Zheng S, Xiao C. Downregulation of N-Acetylglucosaminyltransferase GCNT3 by miR-302b-3p Decreases Non-Small Cell Lung Cancer (NSCLC) Cell Proliferation, Migration and Invasion. </w:t>
      </w:r>
      <w:r w:rsidRPr="00B15DCB">
        <w:rPr>
          <w:i/>
          <w:szCs w:val="24"/>
        </w:rPr>
        <w:t>Cell Physiol Biochem</w:t>
      </w:r>
      <w:r w:rsidRPr="00B15DCB">
        <w:rPr>
          <w:szCs w:val="24"/>
        </w:rPr>
        <w:t xml:space="preserve"> 2018; </w:t>
      </w:r>
      <w:r w:rsidRPr="00B15DCB">
        <w:rPr>
          <w:b/>
          <w:szCs w:val="24"/>
        </w:rPr>
        <w:t>50</w:t>
      </w:r>
      <w:r w:rsidRPr="00B15DCB">
        <w:rPr>
          <w:szCs w:val="24"/>
        </w:rPr>
        <w:t xml:space="preserve">: 987-1004 [PMID: 30355927 DOI: </w:t>
      </w:r>
      <w:r w:rsidRPr="00B15DCB">
        <w:rPr>
          <w:szCs w:val="24"/>
        </w:rPr>
        <w:lastRenderedPageBreak/>
        <w:t>10.1159/000494482]</w:t>
      </w:r>
    </w:p>
    <w:p w14:paraId="4B5D934A" w14:textId="77777777" w:rsidR="00140548" w:rsidRPr="00B15DCB" w:rsidRDefault="00140548">
      <w:pPr>
        <w:widowControl/>
        <w:spacing w:line="240" w:lineRule="auto"/>
        <w:jc w:val="left"/>
        <w:rPr>
          <w:rFonts w:cs="Times New Roman"/>
          <w:szCs w:val="24"/>
        </w:rPr>
      </w:pPr>
      <w:r w:rsidRPr="00B15DCB">
        <w:rPr>
          <w:rFonts w:cs="Times New Roman"/>
          <w:szCs w:val="24"/>
        </w:rPr>
        <w:br w:type="page"/>
      </w:r>
    </w:p>
    <w:p w14:paraId="5FE85027" w14:textId="77777777" w:rsidR="004F4E4B" w:rsidRPr="00B15DCB" w:rsidRDefault="004F4E4B" w:rsidP="004F4E4B">
      <w:pPr>
        <w:adjustRightInd w:val="0"/>
        <w:snapToGrid w:val="0"/>
        <w:rPr>
          <w:b/>
          <w:szCs w:val="24"/>
        </w:rPr>
      </w:pPr>
      <w:r w:rsidRPr="00B15DCB">
        <w:rPr>
          <w:b/>
          <w:szCs w:val="24"/>
        </w:rPr>
        <w:lastRenderedPageBreak/>
        <w:t>Footnotes</w:t>
      </w:r>
    </w:p>
    <w:p w14:paraId="6E57D2F0" w14:textId="77777777" w:rsidR="00140548" w:rsidRPr="00B15DCB" w:rsidRDefault="004F4E4B" w:rsidP="004F4E4B">
      <w:pPr>
        <w:rPr>
          <w:szCs w:val="24"/>
        </w:rPr>
      </w:pPr>
      <w:r w:rsidRPr="00B15DCB">
        <w:rPr>
          <w:b/>
          <w:color w:val="000000"/>
          <w:szCs w:val="24"/>
          <w:lang w:val="hu-HU"/>
        </w:rPr>
        <w:t>Institutional review board statement:</w:t>
      </w:r>
      <w:r w:rsidR="00140548" w:rsidRPr="00B15DCB">
        <w:rPr>
          <w:b/>
          <w:szCs w:val="24"/>
        </w:rPr>
        <w:t xml:space="preserve"> </w:t>
      </w:r>
      <w:r w:rsidR="00140548" w:rsidRPr="00B15DCB">
        <w:rPr>
          <w:szCs w:val="24"/>
        </w:rPr>
        <w:t>This study was reviewed and approved by the Affiliated Hospital of Qingdao University Ethics Committee.</w:t>
      </w:r>
    </w:p>
    <w:p w14:paraId="3A443B2C" w14:textId="77777777" w:rsidR="00140548" w:rsidRPr="00B15DCB" w:rsidRDefault="00140548" w:rsidP="00140548">
      <w:pPr>
        <w:rPr>
          <w:szCs w:val="24"/>
        </w:rPr>
      </w:pPr>
    </w:p>
    <w:p w14:paraId="669ED5BB" w14:textId="77777777" w:rsidR="00140548" w:rsidRPr="00B15DCB" w:rsidRDefault="004F4E4B" w:rsidP="00140548">
      <w:pPr>
        <w:rPr>
          <w:szCs w:val="24"/>
        </w:rPr>
      </w:pPr>
      <w:r w:rsidRPr="00B15DCB">
        <w:rPr>
          <w:b/>
          <w:szCs w:val="24"/>
          <w:lang w:val="hu-HU"/>
        </w:rPr>
        <w:t>Conflict-of-interest statement:</w:t>
      </w:r>
      <w:r w:rsidR="00140548" w:rsidRPr="00B15DCB">
        <w:rPr>
          <w:b/>
          <w:szCs w:val="24"/>
        </w:rPr>
        <w:t xml:space="preserve"> </w:t>
      </w:r>
      <w:r w:rsidR="00140548" w:rsidRPr="00B15DCB">
        <w:rPr>
          <w:szCs w:val="24"/>
        </w:rPr>
        <w:t>The authors declare no conflict of interest.</w:t>
      </w:r>
    </w:p>
    <w:p w14:paraId="767A6376" w14:textId="77777777" w:rsidR="00140548" w:rsidRPr="00B15DCB" w:rsidRDefault="00140548" w:rsidP="00140548">
      <w:pPr>
        <w:rPr>
          <w:szCs w:val="24"/>
        </w:rPr>
      </w:pPr>
    </w:p>
    <w:p w14:paraId="5046A1B9" w14:textId="77777777" w:rsidR="004F4E4B" w:rsidRPr="00B15DCB" w:rsidRDefault="004F4E4B" w:rsidP="004F4E4B">
      <w:pPr>
        <w:adjustRightInd w:val="0"/>
        <w:snapToGrid w:val="0"/>
        <w:rPr>
          <w:rFonts w:cstheme="minorHAnsi"/>
          <w:szCs w:val="24"/>
        </w:rPr>
      </w:pPr>
      <w:r w:rsidRPr="00B15DCB">
        <w:rPr>
          <w:rFonts w:cstheme="minorHAnsi"/>
          <w:b/>
          <w:szCs w:val="24"/>
        </w:rPr>
        <w:t>Data sharing statement</w:t>
      </w:r>
      <w:r w:rsidRPr="00B15DCB">
        <w:rPr>
          <w:rFonts w:cstheme="minorHAnsi"/>
          <w:szCs w:val="24"/>
        </w:rPr>
        <w:t>: No additional data are available.</w:t>
      </w:r>
    </w:p>
    <w:p w14:paraId="40B719C9" w14:textId="77777777" w:rsidR="004F4E4B" w:rsidRPr="00B15DCB" w:rsidRDefault="004F4E4B" w:rsidP="004F4E4B">
      <w:pPr>
        <w:adjustRightInd w:val="0"/>
        <w:snapToGrid w:val="0"/>
        <w:rPr>
          <w:rFonts w:cstheme="minorHAnsi"/>
          <w:szCs w:val="24"/>
        </w:rPr>
      </w:pPr>
    </w:p>
    <w:p w14:paraId="4B651D38" w14:textId="77777777" w:rsidR="004F4E4B" w:rsidRPr="00B15DCB" w:rsidRDefault="004F4E4B" w:rsidP="004F4E4B">
      <w:pPr>
        <w:adjustRightInd w:val="0"/>
        <w:snapToGrid w:val="0"/>
        <w:rPr>
          <w:color w:val="000000"/>
          <w:szCs w:val="24"/>
          <w:lang w:val="hu-HU"/>
        </w:rPr>
      </w:pPr>
      <w:bookmarkStart w:id="22" w:name="OLE_LINK856"/>
      <w:r w:rsidRPr="00B15DCB">
        <w:rPr>
          <w:b/>
          <w:color w:val="000000"/>
          <w:szCs w:val="24"/>
        </w:rPr>
        <w:t>Open-Access:</w:t>
      </w:r>
      <w:r w:rsidRPr="00B15DCB">
        <w:rPr>
          <w:color w:val="000000"/>
          <w:szCs w:val="24"/>
        </w:rPr>
        <w:t xml:space="preserve"> This article is an open-access </w:t>
      </w:r>
      <w:r w:rsidRPr="00B15DCB">
        <w:rPr>
          <w:szCs w:val="24"/>
        </w:rPr>
        <w:t xml:space="preserve">article that was selected </w:t>
      </w:r>
      <w:r w:rsidRPr="00B15DCB">
        <w:rPr>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1EC816" w14:textId="77777777" w:rsidR="004F4E4B" w:rsidRPr="00B15DCB" w:rsidRDefault="004F4E4B" w:rsidP="004F4E4B">
      <w:pPr>
        <w:adjustRightInd w:val="0"/>
        <w:snapToGrid w:val="0"/>
        <w:rPr>
          <w:color w:val="000000"/>
          <w:szCs w:val="24"/>
          <w:lang w:val="hu-HU"/>
        </w:rPr>
      </w:pPr>
    </w:p>
    <w:p w14:paraId="14EEA632" w14:textId="77777777" w:rsidR="004F4E4B" w:rsidRPr="00B15DCB" w:rsidRDefault="004F4E4B" w:rsidP="004F4E4B">
      <w:pPr>
        <w:adjustRightInd w:val="0"/>
        <w:snapToGrid w:val="0"/>
        <w:rPr>
          <w:b/>
          <w:bCs/>
          <w:color w:val="000000"/>
          <w:szCs w:val="24"/>
        </w:rPr>
      </w:pPr>
      <w:r w:rsidRPr="00B15DCB">
        <w:rPr>
          <w:b/>
          <w:bCs/>
          <w:color w:val="000000"/>
          <w:szCs w:val="24"/>
          <w:lang w:eastAsia="pl-PL"/>
        </w:rPr>
        <w:t>Manuscript source:</w:t>
      </w:r>
      <w:r w:rsidRPr="00B15DCB">
        <w:rPr>
          <w:b/>
          <w:bCs/>
          <w:color w:val="000000"/>
          <w:szCs w:val="24"/>
        </w:rPr>
        <w:t xml:space="preserve"> </w:t>
      </w:r>
      <w:r w:rsidRPr="00B15DCB">
        <w:rPr>
          <w:bCs/>
          <w:color w:val="000000"/>
          <w:szCs w:val="24"/>
          <w:lang w:eastAsia="pl-PL"/>
        </w:rPr>
        <w:t>Unsolicited manuscript</w:t>
      </w:r>
    </w:p>
    <w:bookmarkEnd w:id="22"/>
    <w:p w14:paraId="226A9A78" w14:textId="77777777" w:rsidR="004F4E4B" w:rsidRPr="00B15DCB" w:rsidRDefault="004F4E4B" w:rsidP="004F4E4B">
      <w:pPr>
        <w:adjustRightInd w:val="0"/>
        <w:snapToGrid w:val="0"/>
        <w:rPr>
          <w:b/>
          <w:szCs w:val="24"/>
        </w:rPr>
      </w:pPr>
    </w:p>
    <w:p w14:paraId="6EB4A573" w14:textId="77777777" w:rsidR="004F4E4B" w:rsidRPr="00B15DCB" w:rsidRDefault="004F4E4B" w:rsidP="004F4E4B">
      <w:pPr>
        <w:adjustRightInd w:val="0"/>
        <w:snapToGrid w:val="0"/>
        <w:rPr>
          <w:b/>
          <w:szCs w:val="24"/>
        </w:rPr>
      </w:pPr>
      <w:r w:rsidRPr="00B15DCB">
        <w:rPr>
          <w:b/>
          <w:szCs w:val="24"/>
        </w:rPr>
        <w:t xml:space="preserve">Peer-review started: </w:t>
      </w:r>
      <w:r w:rsidRPr="00B15DCB">
        <w:rPr>
          <w:szCs w:val="24"/>
        </w:rPr>
        <w:t>November 2</w:t>
      </w:r>
      <w:r w:rsidR="00B15DCB" w:rsidRPr="00B15DCB">
        <w:rPr>
          <w:szCs w:val="24"/>
        </w:rPr>
        <w:t>2</w:t>
      </w:r>
      <w:r w:rsidRPr="00B15DCB">
        <w:rPr>
          <w:szCs w:val="24"/>
        </w:rPr>
        <w:t>, 2019</w:t>
      </w:r>
    </w:p>
    <w:p w14:paraId="233C29A6" w14:textId="77777777" w:rsidR="004F4E4B" w:rsidRPr="00B15DCB" w:rsidRDefault="004F4E4B" w:rsidP="004F4E4B">
      <w:pPr>
        <w:adjustRightInd w:val="0"/>
        <w:snapToGrid w:val="0"/>
        <w:rPr>
          <w:b/>
          <w:szCs w:val="24"/>
        </w:rPr>
      </w:pPr>
      <w:r w:rsidRPr="00B15DCB">
        <w:rPr>
          <w:b/>
          <w:szCs w:val="24"/>
        </w:rPr>
        <w:t xml:space="preserve">First decision: </w:t>
      </w:r>
      <w:r w:rsidR="00B15DCB" w:rsidRPr="00B15DCB">
        <w:rPr>
          <w:szCs w:val="24"/>
        </w:rPr>
        <w:t>December</w:t>
      </w:r>
      <w:r w:rsidRPr="00B15DCB">
        <w:rPr>
          <w:szCs w:val="24"/>
        </w:rPr>
        <w:t xml:space="preserve"> 2</w:t>
      </w:r>
      <w:r w:rsidR="00B15DCB" w:rsidRPr="00B15DCB">
        <w:rPr>
          <w:szCs w:val="24"/>
        </w:rPr>
        <w:t>3</w:t>
      </w:r>
      <w:r w:rsidRPr="00B15DCB">
        <w:rPr>
          <w:szCs w:val="24"/>
        </w:rPr>
        <w:t>, 2019</w:t>
      </w:r>
    </w:p>
    <w:p w14:paraId="561680B9" w14:textId="77777777" w:rsidR="004F4E4B" w:rsidRPr="00B15DCB" w:rsidRDefault="004F4E4B" w:rsidP="004F4E4B">
      <w:pPr>
        <w:adjustRightInd w:val="0"/>
        <w:snapToGrid w:val="0"/>
        <w:rPr>
          <w:b/>
          <w:szCs w:val="24"/>
        </w:rPr>
      </w:pPr>
      <w:r w:rsidRPr="00B15DCB">
        <w:rPr>
          <w:b/>
          <w:szCs w:val="24"/>
        </w:rPr>
        <w:t>Article in press:</w:t>
      </w:r>
    </w:p>
    <w:p w14:paraId="3855149F" w14:textId="77777777" w:rsidR="004F4E4B" w:rsidRPr="00B15DCB" w:rsidRDefault="004F4E4B" w:rsidP="004F4E4B">
      <w:pPr>
        <w:adjustRightInd w:val="0"/>
        <w:snapToGrid w:val="0"/>
        <w:rPr>
          <w:rFonts w:cstheme="minorHAnsi"/>
          <w:b/>
          <w:szCs w:val="24"/>
          <w:lang w:val="hu-HU"/>
        </w:rPr>
      </w:pPr>
    </w:p>
    <w:p w14:paraId="3304E251" w14:textId="77777777" w:rsidR="004F4E4B" w:rsidRPr="00B15DCB" w:rsidRDefault="004F4E4B" w:rsidP="004F4E4B">
      <w:pPr>
        <w:adjustRightInd w:val="0"/>
        <w:snapToGrid w:val="0"/>
        <w:rPr>
          <w:rFonts w:eastAsia="微软雅黑" w:cs="宋体"/>
          <w:szCs w:val="24"/>
        </w:rPr>
      </w:pPr>
      <w:r w:rsidRPr="00B15DCB">
        <w:rPr>
          <w:rFonts w:cs="宋体"/>
          <w:b/>
          <w:szCs w:val="24"/>
        </w:rPr>
        <w:t xml:space="preserve">Specialty type: </w:t>
      </w:r>
      <w:r w:rsidRPr="00B15DCB">
        <w:rPr>
          <w:rFonts w:eastAsia="微软雅黑" w:cs="宋体"/>
          <w:szCs w:val="24"/>
        </w:rPr>
        <w:t>Medicine, Research and Experimental</w:t>
      </w:r>
    </w:p>
    <w:p w14:paraId="5D6B0D00" w14:textId="77777777" w:rsidR="004F4E4B" w:rsidRPr="00B15DCB" w:rsidRDefault="004F4E4B" w:rsidP="004F4E4B">
      <w:pPr>
        <w:adjustRightInd w:val="0"/>
        <w:snapToGrid w:val="0"/>
        <w:rPr>
          <w:rFonts w:cs="宋体"/>
          <w:szCs w:val="24"/>
        </w:rPr>
      </w:pPr>
      <w:r w:rsidRPr="00B15DCB">
        <w:rPr>
          <w:rFonts w:cs="宋体"/>
          <w:b/>
          <w:szCs w:val="24"/>
        </w:rPr>
        <w:t xml:space="preserve">Country of origin: </w:t>
      </w:r>
      <w:r w:rsidRPr="00B15DCB">
        <w:rPr>
          <w:rFonts w:cs="宋体"/>
          <w:szCs w:val="24"/>
        </w:rPr>
        <w:t>China</w:t>
      </w:r>
    </w:p>
    <w:p w14:paraId="6EDE8F17" w14:textId="77777777" w:rsidR="004F4E4B" w:rsidRPr="00B15DCB" w:rsidRDefault="004F4E4B" w:rsidP="004F4E4B">
      <w:pPr>
        <w:adjustRightInd w:val="0"/>
        <w:snapToGrid w:val="0"/>
        <w:rPr>
          <w:rFonts w:cs="宋体"/>
          <w:b/>
          <w:szCs w:val="24"/>
        </w:rPr>
      </w:pPr>
      <w:r w:rsidRPr="00B15DCB">
        <w:rPr>
          <w:rFonts w:cs="宋体"/>
          <w:b/>
          <w:szCs w:val="24"/>
        </w:rPr>
        <w:t>Peer-review report classification</w:t>
      </w:r>
    </w:p>
    <w:p w14:paraId="6B245A3E" w14:textId="77777777" w:rsidR="004F4E4B" w:rsidRPr="00B15DCB" w:rsidRDefault="004F4E4B" w:rsidP="004F4E4B">
      <w:pPr>
        <w:adjustRightInd w:val="0"/>
        <w:snapToGrid w:val="0"/>
        <w:rPr>
          <w:rFonts w:cs="宋体"/>
          <w:szCs w:val="24"/>
        </w:rPr>
      </w:pPr>
      <w:r w:rsidRPr="00B15DCB">
        <w:rPr>
          <w:rFonts w:cs="宋体"/>
          <w:szCs w:val="24"/>
        </w:rPr>
        <w:t>Grade A (Excellent): 0</w:t>
      </w:r>
    </w:p>
    <w:p w14:paraId="6CA6E426" w14:textId="77777777" w:rsidR="004F4E4B" w:rsidRPr="00B15DCB" w:rsidRDefault="004F4E4B" w:rsidP="004F4E4B">
      <w:pPr>
        <w:adjustRightInd w:val="0"/>
        <w:snapToGrid w:val="0"/>
        <w:rPr>
          <w:rFonts w:cs="宋体"/>
          <w:szCs w:val="24"/>
        </w:rPr>
      </w:pPr>
      <w:r w:rsidRPr="00B15DCB">
        <w:rPr>
          <w:rFonts w:cs="宋体"/>
          <w:szCs w:val="24"/>
        </w:rPr>
        <w:t>Grade B (Very good): B</w:t>
      </w:r>
    </w:p>
    <w:p w14:paraId="598B67BC" w14:textId="77777777" w:rsidR="004F4E4B" w:rsidRPr="00B15DCB" w:rsidRDefault="004F4E4B" w:rsidP="004F4E4B">
      <w:pPr>
        <w:adjustRightInd w:val="0"/>
        <w:snapToGrid w:val="0"/>
        <w:rPr>
          <w:rFonts w:cs="宋体"/>
          <w:szCs w:val="24"/>
        </w:rPr>
      </w:pPr>
      <w:r w:rsidRPr="00B15DCB">
        <w:rPr>
          <w:rFonts w:cs="宋体"/>
          <w:szCs w:val="24"/>
        </w:rPr>
        <w:t>Grade C (Good): 0</w:t>
      </w:r>
    </w:p>
    <w:p w14:paraId="541780B8" w14:textId="77777777" w:rsidR="004F4E4B" w:rsidRPr="00B15DCB" w:rsidRDefault="004F4E4B" w:rsidP="004F4E4B">
      <w:pPr>
        <w:adjustRightInd w:val="0"/>
        <w:snapToGrid w:val="0"/>
        <w:rPr>
          <w:rFonts w:cs="宋体"/>
          <w:szCs w:val="24"/>
        </w:rPr>
      </w:pPr>
      <w:r w:rsidRPr="00B15DCB">
        <w:rPr>
          <w:rFonts w:cs="宋体"/>
          <w:szCs w:val="24"/>
        </w:rPr>
        <w:t>Grade D (Fair): D</w:t>
      </w:r>
    </w:p>
    <w:p w14:paraId="24B2027D" w14:textId="77777777" w:rsidR="004F4E4B" w:rsidRPr="00B15DCB" w:rsidRDefault="004F4E4B" w:rsidP="004F4E4B">
      <w:pPr>
        <w:adjustRightInd w:val="0"/>
        <w:snapToGrid w:val="0"/>
        <w:rPr>
          <w:rFonts w:eastAsia="DengXian"/>
          <w:szCs w:val="24"/>
          <w:lang w:val="hu-HU"/>
        </w:rPr>
      </w:pPr>
      <w:r w:rsidRPr="00B15DCB">
        <w:rPr>
          <w:rFonts w:cs="宋体"/>
          <w:szCs w:val="24"/>
        </w:rPr>
        <w:t>Grade E (Poor): 0</w:t>
      </w:r>
    </w:p>
    <w:p w14:paraId="5C16419C" w14:textId="77777777" w:rsidR="004F4E4B" w:rsidRPr="00B15DCB" w:rsidRDefault="004F4E4B" w:rsidP="004F4E4B">
      <w:pPr>
        <w:adjustRightInd w:val="0"/>
        <w:snapToGrid w:val="0"/>
        <w:rPr>
          <w:rFonts w:eastAsia="DengXian"/>
          <w:szCs w:val="24"/>
        </w:rPr>
      </w:pPr>
    </w:p>
    <w:p w14:paraId="5CDFF375" w14:textId="50A0FEEC" w:rsidR="004F4E4B" w:rsidRPr="00B15DCB" w:rsidRDefault="004F4E4B" w:rsidP="004F4E4B">
      <w:pPr>
        <w:widowControl/>
        <w:spacing w:line="240" w:lineRule="auto"/>
        <w:jc w:val="left"/>
        <w:rPr>
          <w:rFonts w:eastAsia="宋体" w:cs="宋体"/>
          <w:kern w:val="0"/>
          <w:szCs w:val="24"/>
        </w:rPr>
      </w:pPr>
      <w:bookmarkStart w:id="23" w:name="OLE_LINK139"/>
      <w:bookmarkStart w:id="24" w:name="OLE_LINK140"/>
      <w:r w:rsidRPr="00B15DCB">
        <w:rPr>
          <w:b/>
          <w:bCs/>
          <w:color w:val="000000"/>
          <w:szCs w:val="24"/>
        </w:rPr>
        <w:t>P-Reviewer:</w:t>
      </w:r>
      <w:r w:rsidRPr="00B15DCB">
        <w:rPr>
          <w:bCs/>
          <w:color w:val="000000"/>
          <w:szCs w:val="24"/>
        </w:rPr>
        <w:t xml:space="preserve"> </w:t>
      </w:r>
      <w:r w:rsidRPr="00B15DCB">
        <w:rPr>
          <w:rFonts w:eastAsia="宋体" w:cs="宋体"/>
          <w:color w:val="000000"/>
          <w:kern w:val="0"/>
          <w:szCs w:val="24"/>
          <w:shd w:val="clear" w:color="auto" w:fill="FFFFFF"/>
        </w:rPr>
        <w:t>Anand</w:t>
      </w:r>
      <w:r w:rsidRPr="00B15DCB">
        <w:rPr>
          <w:rFonts w:eastAsia="宋体" w:cs="宋体"/>
          <w:kern w:val="0"/>
          <w:szCs w:val="24"/>
        </w:rPr>
        <w:t xml:space="preserve"> A, </w:t>
      </w:r>
      <w:r w:rsidRPr="00B15DCB">
        <w:rPr>
          <w:rFonts w:eastAsia="宋体" w:cs="宋体"/>
          <w:color w:val="000000"/>
          <w:kern w:val="0"/>
          <w:szCs w:val="24"/>
          <w:shd w:val="clear" w:color="auto" w:fill="FFFFFF"/>
        </w:rPr>
        <w:t>Emara</w:t>
      </w:r>
      <w:r w:rsidRPr="00B15DCB">
        <w:rPr>
          <w:rFonts w:eastAsia="宋体" w:cs="宋体"/>
          <w:kern w:val="0"/>
          <w:szCs w:val="24"/>
        </w:rPr>
        <w:t xml:space="preserve"> KM</w:t>
      </w:r>
      <w:r w:rsidRPr="00B15DCB">
        <w:rPr>
          <w:bCs/>
          <w:color w:val="000000"/>
          <w:szCs w:val="24"/>
        </w:rPr>
        <w:t xml:space="preserve"> </w:t>
      </w:r>
      <w:r w:rsidRPr="00B15DCB">
        <w:rPr>
          <w:b/>
          <w:bCs/>
          <w:color w:val="000000"/>
          <w:szCs w:val="24"/>
        </w:rPr>
        <w:t>S-Editor:</w:t>
      </w:r>
      <w:r w:rsidRPr="00B15DCB">
        <w:rPr>
          <w:color w:val="000000"/>
          <w:szCs w:val="24"/>
        </w:rPr>
        <w:t xml:space="preserve"> Dou Y </w:t>
      </w:r>
      <w:r w:rsidRPr="00B15DCB">
        <w:rPr>
          <w:b/>
          <w:bCs/>
          <w:color w:val="000000"/>
          <w:szCs w:val="24"/>
        </w:rPr>
        <w:t>L-Editor:</w:t>
      </w:r>
      <w:r w:rsidRPr="00B15DCB">
        <w:rPr>
          <w:color w:val="000000"/>
          <w:szCs w:val="24"/>
        </w:rPr>
        <w:t xml:space="preserve"> </w:t>
      </w:r>
      <w:r w:rsidR="007830D8">
        <w:rPr>
          <w:color w:val="000000"/>
          <w:szCs w:val="24"/>
        </w:rPr>
        <w:t xml:space="preserve">Webster JR </w:t>
      </w:r>
      <w:r w:rsidRPr="00B15DCB">
        <w:rPr>
          <w:b/>
          <w:bCs/>
          <w:color w:val="000000"/>
          <w:szCs w:val="24"/>
        </w:rPr>
        <w:t>E-Editor:</w:t>
      </w:r>
    </w:p>
    <w:bookmarkEnd w:id="23"/>
    <w:bookmarkEnd w:id="24"/>
    <w:p w14:paraId="168BBE07" w14:textId="77777777" w:rsidR="00660398" w:rsidRPr="00B15DCB" w:rsidRDefault="00660398" w:rsidP="00660398">
      <w:pPr>
        <w:widowControl/>
        <w:spacing w:line="240" w:lineRule="auto"/>
        <w:jc w:val="left"/>
        <w:rPr>
          <w:rFonts w:cs="Times New Roman"/>
          <w:b/>
          <w:szCs w:val="24"/>
        </w:rPr>
      </w:pPr>
      <w:r w:rsidRPr="00B15DCB">
        <w:rPr>
          <w:rFonts w:cs="Times New Roman"/>
          <w:b/>
          <w:szCs w:val="24"/>
        </w:rPr>
        <w:br w:type="page"/>
      </w:r>
    </w:p>
    <w:p w14:paraId="0A05C2F3" w14:textId="70B99033" w:rsidR="00660398" w:rsidRPr="00B15DCB" w:rsidRDefault="00874CDE" w:rsidP="00660398">
      <w:pPr>
        <w:rPr>
          <w:b/>
          <w:szCs w:val="24"/>
        </w:rPr>
      </w:pPr>
      <w:r>
        <w:rPr>
          <w:b/>
          <w:noProof/>
          <w:szCs w:val="24"/>
          <w:lang w:val="en-GB" w:eastAsia="en-GB"/>
        </w:rPr>
        <w:lastRenderedPageBreak/>
        <w:drawing>
          <wp:inline distT="0" distB="0" distL="0" distR="0" wp14:anchorId="728ACC3B" wp14:editId="30ACD023">
            <wp:extent cx="5267325" cy="6877050"/>
            <wp:effectExtent l="0" t="0" r="0" b="0"/>
            <wp:docPr id="4"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325" cy="6877050"/>
                    </a:xfrm>
                    <a:prstGeom prst="rect">
                      <a:avLst/>
                    </a:prstGeom>
                    <a:noFill/>
                    <a:ln>
                      <a:noFill/>
                    </a:ln>
                  </pic:spPr>
                </pic:pic>
              </a:graphicData>
            </a:graphic>
          </wp:inline>
        </w:drawing>
      </w:r>
    </w:p>
    <w:p w14:paraId="1A14A4CB" w14:textId="77777777" w:rsidR="00660398" w:rsidRPr="00B15DCB" w:rsidRDefault="00660398" w:rsidP="00660398">
      <w:pPr>
        <w:rPr>
          <w:szCs w:val="24"/>
        </w:rPr>
      </w:pPr>
      <w:r w:rsidRPr="00B15DCB">
        <w:rPr>
          <w:b/>
          <w:szCs w:val="24"/>
        </w:rPr>
        <w:t>Figure 1 Synergistic expression of differentially expressed genes in patients with spinal cord injury.</w:t>
      </w:r>
      <w:r w:rsidRPr="00B15DCB">
        <w:rPr>
          <w:szCs w:val="24"/>
        </w:rPr>
        <w:t xml:space="preserve"> A: Nineteen expression groups were identified as modules, and nineteen colors represented nineteen expression modules; B: The expression thermograms of all genes in the samples were clustered into 19 expression modules; C: Each row represents a module, and each column represents a phenotype. The color of each cell is mapped by the </w:t>
      </w:r>
      <w:r w:rsidRPr="00B15DCB">
        <w:rPr>
          <w:szCs w:val="24"/>
        </w:rPr>
        <w:lastRenderedPageBreak/>
        <w:t>corresponding correlation coefficient. The values range from - 1 to 1, and the color changes from blue to white, then to red. The deeper the color, the stronger the correlation.</w:t>
      </w:r>
    </w:p>
    <w:p w14:paraId="2502C249" w14:textId="77777777" w:rsidR="00B15DCB" w:rsidRPr="00B15DCB" w:rsidRDefault="00B15DCB">
      <w:pPr>
        <w:widowControl/>
        <w:spacing w:line="240" w:lineRule="auto"/>
        <w:jc w:val="left"/>
        <w:rPr>
          <w:b/>
          <w:szCs w:val="24"/>
        </w:rPr>
      </w:pPr>
      <w:r w:rsidRPr="00B15DCB">
        <w:rPr>
          <w:b/>
          <w:szCs w:val="24"/>
        </w:rPr>
        <w:br w:type="page"/>
      </w:r>
    </w:p>
    <w:p w14:paraId="75E42962" w14:textId="77777777" w:rsidR="00660398" w:rsidRPr="00B15DCB" w:rsidRDefault="00226D26" w:rsidP="00660398">
      <w:pPr>
        <w:rPr>
          <w:b/>
          <w:szCs w:val="24"/>
        </w:rPr>
      </w:pPr>
      <w:r>
        <w:rPr>
          <w:noProof/>
          <w:lang w:val="en-GB" w:eastAsia="en-GB"/>
        </w:rPr>
        <w:lastRenderedPageBreak/>
        <w:drawing>
          <wp:inline distT="0" distB="0" distL="0" distR="0" wp14:anchorId="51C9F057" wp14:editId="4B160BA7">
            <wp:extent cx="5274310" cy="310537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105372"/>
                    </a:xfrm>
                    <a:prstGeom prst="rect">
                      <a:avLst/>
                    </a:prstGeom>
                  </pic:spPr>
                </pic:pic>
              </a:graphicData>
            </a:graphic>
          </wp:inline>
        </w:drawing>
      </w:r>
    </w:p>
    <w:p w14:paraId="4D147DA7" w14:textId="00510EEF" w:rsidR="00660398" w:rsidRPr="00B15DCB" w:rsidRDefault="00660398" w:rsidP="00660398">
      <w:pPr>
        <w:rPr>
          <w:szCs w:val="24"/>
        </w:rPr>
      </w:pPr>
      <w:r w:rsidRPr="00B15DCB">
        <w:rPr>
          <w:b/>
          <w:szCs w:val="24"/>
        </w:rPr>
        <w:t>Figure 2 Functional and pathway enrichment analysis of modular genes.</w:t>
      </w:r>
      <w:r w:rsidRPr="00B15DCB">
        <w:rPr>
          <w:szCs w:val="24"/>
        </w:rPr>
        <w:t xml:space="preserve"> GO functional enrichment analysis of module genes (excerpts). From blue to purple, the enrichment increased significantly. The larger the circle, the larger the proportion of module genes in GO functional entry genes</w:t>
      </w:r>
      <w:r w:rsidR="0046473F">
        <w:rPr>
          <w:szCs w:val="24"/>
        </w:rPr>
        <w:t>.</w:t>
      </w:r>
      <w:r w:rsidRPr="00B15DCB">
        <w:rPr>
          <w:szCs w:val="24"/>
        </w:rPr>
        <w:t xml:space="preserve"> </w:t>
      </w:r>
    </w:p>
    <w:p w14:paraId="26253C9F" w14:textId="77777777" w:rsidR="00660398" w:rsidRPr="00B15DCB" w:rsidRDefault="00660398" w:rsidP="00660398">
      <w:pPr>
        <w:rPr>
          <w:szCs w:val="24"/>
        </w:rPr>
      </w:pPr>
    </w:p>
    <w:p w14:paraId="7D936824" w14:textId="77777777" w:rsidR="00B15DCB" w:rsidRPr="00B15DCB" w:rsidRDefault="00B15DCB">
      <w:pPr>
        <w:widowControl/>
        <w:spacing w:line="240" w:lineRule="auto"/>
        <w:jc w:val="left"/>
        <w:rPr>
          <w:b/>
          <w:szCs w:val="24"/>
        </w:rPr>
      </w:pPr>
      <w:r w:rsidRPr="00B15DCB">
        <w:rPr>
          <w:b/>
          <w:szCs w:val="24"/>
        </w:rPr>
        <w:br w:type="page"/>
      </w:r>
    </w:p>
    <w:p w14:paraId="1B0F18C1" w14:textId="3FEE4E3C" w:rsidR="00660398" w:rsidRPr="00B15DCB" w:rsidRDefault="00874CDE" w:rsidP="00660398">
      <w:pPr>
        <w:rPr>
          <w:b/>
          <w:szCs w:val="24"/>
        </w:rPr>
      </w:pPr>
      <w:r>
        <w:rPr>
          <w:b/>
          <w:noProof/>
          <w:szCs w:val="24"/>
          <w:lang w:val="en-GB" w:eastAsia="en-GB"/>
        </w:rPr>
        <w:lastRenderedPageBreak/>
        <w:drawing>
          <wp:inline distT="0" distB="0" distL="0" distR="0" wp14:anchorId="27C9DB8A" wp14:editId="477A752E">
            <wp:extent cx="5267325" cy="2695575"/>
            <wp:effectExtent l="0" t="0" r="0" b="0"/>
            <wp:docPr id="3" name="图片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2695575"/>
                    </a:xfrm>
                    <a:prstGeom prst="rect">
                      <a:avLst/>
                    </a:prstGeom>
                    <a:noFill/>
                    <a:ln>
                      <a:noFill/>
                    </a:ln>
                  </pic:spPr>
                </pic:pic>
              </a:graphicData>
            </a:graphic>
          </wp:inline>
        </w:drawing>
      </w:r>
    </w:p>
    <w:p w14:paraId="2D355857" w14:textId="6403977D" w:rsidR="005F40E4" w:rsidRPr="00B15DCB" w:rsidRDefault="00660398" w:rsidP="00660398">
      <w:pPr>
        <w:rPr>
          <w:b/>
          <w:bCs/>
          <w:szCs w:val="24"/>
        </w:rPr>
      </w:pPr>
      <w:r w:rsidRPr="00B15DCB">
        <w:rPr>
          <w:b/>
          <w:szCs w:val="24"/>
        </w:rPr>
        <w:t>Figure 3</w:t>
      </w:r>
      <w:r w:rsidRPr="00B15DCB">
        <w:rPr>
          <w:szCs w:val="24"/>
        </w:rPr>
        <w:t xml:space="preserve"> </w:t>
      </w:r>
      <w:r w:rsidRPr="00B15DCB">
        <w:rPr>
          <w:b/>
          <w:bCs/>
          <w:szCs w:val="24"/>
        </w:rPr>
        <w:t xml:space="preserve">Path analysis of </w:t>
      </w:r>
      <w:r w:rsidR="009F0903">
        <w:rPr>
          <w:b/>
          <w:bCs/>
          <w:szCs w:val="24"/>
        </w:rPr>
        <w:t xml:space="preserve">the </w:t>
      </w:r>
      <w:r w:rsidRPr="00B15DCB">
        <w:rPr>
          <w:b/>
          <w:bCs/>
          <w:szCs w:val="24"/>
        </w:rPr>
        <w:t>integrated module network.</w:t>
      </w:r>
    </w:p>
    <w:sectPr w:rsidR="005F40E4" w:rsidRPr="00B15DCB" w:rsidSect="00DA789A">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D1809" w14:textId="77777777" w:rsidR="003D20C8" w:rsidRDefault="003D20C8" w:rsidP="00E677F2">
      <w:pPr>
        <w:spacing w:after="240"/>
      </w:pPr>
      <w:r>
        <w:separator/>
      </w:r>
    </w:p>
  </w:endnote>
  <w:endnote w:type="continuationSeparator" w:id="0">
    <w:p w14:paraId="5FE7CC6E" w14:textId="77777777" w:rsidR="003D20C8" w:rsidRDefault="003D20C8"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A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488680"/>
      <w:docPartObj>
        <w:docPartGallery w:val="Page Numbers (Bottom of Page)"/>
        <w:docPartUnique/>
      </w:docPartObj>
    </w:sdtPr>
    <w:sdtEndPr/>
    <w:sdtContent>
      <w:p w14:paraId="473C00B2" w14:textId="77777777" w:rsidR="00C62C4F" w:rsidRDefault="00C62C4F">
        <w:pPr>
          <w:pStyle w:val="a3"/>
          <w:jc w:val="center"/>
        </w:pPr>
        <w:r>
          <w:fldChar w:fldCharType="begin"/>
        </w:r>
        <w:r>
          <w:instrText>PAGE   \* MERGEFORMAT</w:instrText>
        </w:r>
        <w:r>
          <w:fldChar w:fldCharType="separate"/>
        </w:r>
        <w:r w:rsidR="005D72E5" w:rsidRPr="005D72E5">
          <w:rPr>
            <w:noProof/>
            <w:lang w:val="zh-CN"/>
          </w:rPr>
          <w:t>6</w:t>
        </w:r>
        <w:r>
          <w:fldChar w:fldCharType="end"/>
        </w:r>
      </w:p>
    </w:sdtContent>
  </w:sdt>
  <w:p w14:paraId="63F375A4" w14:textId="77777777" w:rsidR="00C62C4F" w:rsidRDefault="00C62C4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24291" w14:textId="77777777" w:rsidR="003D20C8" w:rsidRDefault="003D20C8" w:rsidP="00E677F2">
      <w:pPr>
        <w:spacing w:after="240"/>
      </w:pPr>
      <w:r>
        <w:separator/>
      </w:r>
    </w:p>
  </w:footnote>
  <w:footnote w:type="continuationSeparator" w:id="0">
    <w:p w14:paraId="1BAECD2C" w14:textId="77777777" w:rsidR="003D20C8" w:rsidRDefault="003D20C8"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pl-PL" w:vendorID="64" w:dllVersion="4096" w:nlCheck="1" w:checkStyle="0"/>
  <w:activeWritingStyle w:appName="MSWord" w:lang="hu-HU" w:vendorID="64" w:dllVersion="4096" w:nlCheck="1" w:checkStyle="0"/>
  <w:activeWritingStyle w:appName="MSWord" w:lang="en-GB" w:vendorID="64" w:dllVersion="4096" w:nlCheck="1" w:checkStyle="0"/>
  <w:activeWritingStyle w:appName="MSWord" w:lang="en-GB" w:vendorID="64" w:dllVersion="6"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7048F"/>
    <w:rsid w:val="0007091F"/>
    <w:rsid w:val="0008352A"/>
    <w:rsid w:val="000865BB"/>
    <w:rsid w:val="00087AB1"/>
    <w:rsid w:val="00087D05"/>
    <w:rsid w:val="000908CF"/>
    <w:rsid w:val="00090C8F"/>
    <w:rsid w:val="00090D58"/>
    <w:rsid w:val="00092A89"/>
    <w:rsid w:val="000944E0"/>
    <w:rsid w:val="000A0431"/>
    <w:rsid w:val="000A1842"/>
    <w:rsid w:val="000A2CB7"/>
    <w:rsid w:val="000A3436"/>
    <w:rsid w:val="000A3CC4"/>
    <w:rsid w:val="000A69B0"/>
    <w:rsid w:val="000B1713"/>
    <w:rsid w:val="000B3D6D"/>
    <w:rsid w:val="000B4594"/>
    <w:rsid w:val="000B48F7"/>
    <w:rsid w:val="000B727E"/>
    <w:rsid w:val="000C11EE"/>
    <w:rsid w:val="000C3E15"/>
    <w:rsid w:val="000C5014"/>
    <w:rsid w:val="000D2A49"/>
    <w:rsid w:val="000E2387"/>
    <w:rsid w:val="000E4A15"/>
    <w:rsid w:val="0010416E"/>
    <w:rsid w:val="00111614"/>
    <w:rsid w:val="0011378B"/>
    <w:rsid w:val="0011379F"/>
    <w:rsid w:val="001140B9"/>
    <w:rsid w:val="0012234F"/>
    <w:rsid w:val="0012477B"/>
    <w:rsid w:val="00124B02"/>
    <w:rsid w:val="00126F75"/>
    <w:rsid w:val="00133DBF"/>
    <w:rsid w:val="00140548"/>
    <w:rsid w:val="00145998"/>
    <w:rsid w:val="00145D1E"/>
    <w:rsid w:val="00147704"/>
    <w:rsid w:val="00154826"/>
    <w:rsid w:val="00155C4A"/>
    <w:rsid w:val="00157C4C"/>
    <w:rsid w:val="00173472"/>
    <w:rsid w:val="00176A16"/>
    <w:rsid w:val="001820F7"/>
    <w:rsid w:val="001844FD"/>
    <w:rsid w:val="0018524B"/>
    <w:rsid w:val="0019009B"/>
    <w:rsid w:val="00194854"/>
    <w:rsid w:val="001979C3"/>
    <w:rsid w:val="001A4BE1"/>
    <w:rsid w:val="001A699E"/>
    <w:rsid w:val="001B6EA0"/>
    <w:rsid w:val="001C5593"/>
    <w:rsid w:val="001D179E"/>
    <w:rsid w:val="001D4B99"/>
    <w:rsid w:val="001E0097"/>
    <w:rsid w:val="001E21D1"/>
    <w:rsid w:val="001E39A1"/>
    <w:rsid w:val="001E497E"/>
    <w:rsid w:val="001F0B5D"/>
    <w:rsid w:val="001F3F7C"/>
    <w:rsid w:val="002072C8"/>
    <w:rsid w:val="00210074"/>
    <w:rsid w:val="0021007C"/>
    <w:rsid w:val="00214555"/>
    <w:rsid w:val="0021786B"/>
    <w:rsid w:val="00220518"/>
    <w:rsid w:val="00226D26"/>
    <w:rsid w:val="002275EC"/>
    <w:rsid w:val="00233DCD"/>
    <w:rsid w:val="00236579"/>
    <w:rsid w:val="00244C58"/>
    <w:rsid w:val="00255A71"/>
    <w:rsid w:val="00256244"/>
    <w:rsid w:val="00261347"/>
    <w:rsid w:val="00263D46"/>
    <w:rsid w:val="00267585"/>
    <w:rsid w:val="00281F2C"/>
    <w:rsid w:val="00293071"/>
    <w:rsid w:val="00294D11"/>
    <w:rsid w:val="0029743C"/>
    <w:rsid w:val="002B1355"/>
    <w:rsid w:val="002B3C97"/>
    <w:rsid w:val="002B75A1"/>
    <w:rsid w:val="002C190C"/>
    <w:rsid w:val="002C4036"/>
    <w:rsid w:val="002C64AB"/>
    <w:rsid w:val="002C6DCB"/>
    <w:rsid w:val="002D4173"/>
    <w:rsid w:val="002D5C49"/>
    <w:rsid w:val="002E0B32"/>
    <w:rsid w:val="002F1B47"/>
    <w:rsid w:val="00306962"/>
    <w:rsid w:val="00310723"/>
    <w:rsid w:val="00320061"/>
    <w:rsid w:val="003245E0"/>
    <w:rsid w:val="00335330"/>
    <w:rsid w:val="00337336"/>
    <w:rsid w:val="0034129C"/>
    <w:rsid w:val="003421C2"/>
    <w:rsid w:val="003623DE"/>
    <w:rsid w:val="00365190"/>
    <w:rsid w:val="00365E52"/>
    <w:rsid w:val="00371E7D"/>
    <w:rsid w:val="00372534"/>
    <w:rsid w:val="003725EC"/>
    <w:rsid w:val="00375E44"/>
    <w:rsid w:val="00383769"/>
    <w:rsid w:val="00383D1A"/>
    <w:rsid w:val="00385DEB"/>
    <w:rsid w:val="003877ED"/>
    <w:rsid w:val="003901B4"/>
    <w:rsid w:val="00394D81"/>
    <w:rsid w:val="003A17E7"/>
    <w:rsid w:val="003A1C2A"/>
    <w:rsid w:val="003A1F63"/>
    <w:rsid w:val="003A3782"/>
    <w:rsid w:val="003A6666"/>
    <w:rsid w:val="003B6FC7"/>
    <w:rsid w:val="003B7D34"/>
    <w:rsid w:val="003C2CEA"/>
    <w:rsid w:val="003C30F6"/>
    <w:rsid w:val="003C3190"/>
    <w:rsid w:val="003C6D70"/>
    <w:rsid w:val="003D20C8"/>
    <w:rsid w:val="003E03B2"/>
    <w:rsid w:val="003E262E"/>
    <w:rsid w:val="003E67E0"/>
    <w:rsid w:val="003F0738"/>
    <w:rsid w:val="003F389F"/>
    <w:rsid w:val="003F65CB"/>
    <w:rsid w:val="00400729"/>
    <w:rsid w:val="004018CB"/>
    <w:rsid w:val="00407450"/>
    <w:rsid w:val="00407C58"/>
    <w:rsid w:val="00430896"/>
    <w:rsid w:val="00437475"/>
    <w:rsid w:val="00440FD1"/>
    <w:rsid w:val="00441E51"/>
    <w:rsid w:val="00443800"/>
    <w:rsid w:val="004510C3"/>
    <w:rsid w:val="0045307B"/>
    <w:rsid w:val="00453AB0"/>
    <w:rsid w:val="004575BC"/>
    <w:rsid w:val="00460385"/>
    <w:rsid w:val="00461C0C"/>
    <w:rsid w:val="0046473F"/>
    <w:rsid w:val="00471615"/>
    <w:rsid w:val="00485C7E"/>
    <w:rsid w:val="00487834"/>
    <w:rsid w:val="004925EF"/>
    <w:rsid w:val="0049710C"/>
    <w:rsid w:val="004A2C23"/>
    <w:rsid w:val="004A64BD"/>
    <w:rsid w:val="004B33E0"/>
    <w:rsid w:val="004B3A27"/>
    <w:rsid w:val="004B4711"/>
    <w:rsid w:val="004B689E"/>
    <w:rsid w:val="004C042D"/>
    <w:rsid w:val="004C1790"/>
    <w:rsid w:val="004C28D7"/>
    <w:rsid w:val="004C7789"/>
    <w:rsid w:val="004D19CA"/>
    <w:rsid w:val="004D3E63"/>
    <w:rsid w:val="004E4B33"/>
    <w:rsid w:val="004F3C3B"/>
    <w:rsid w:val="004F40A2"/>
    <w:rsid w:val="004F4E4B"/>
    <w:rsid w:val="004F6A54"/>
    <w:rsid w:val="005001E2"/>
    <w:rsid w:val="00517C48"/>
    <w:rsid w:val="0052260A"/>
    <w:rsid w:val="0053076A"/>
    <w:rsid w:val="00535E30"/>
    <w:rsid w:val="005360BC"/>
    <w:rsid w:val="00536B63"/>
    <w:rsid w:val="0054130A"/>
    <w:rsid w:val="00541E8B"/>
    <w:rsid w:val="00542F53"/>
    <w:rsid w:val="00545BA4"/>
    <w:rsid w:val="00545F29"/>
    <w:rsid w:val="00546C42"/>
    <w:rsid w:val="00550137"/>
    <w:rsid w:val="00560267"/>
    <w:rsid w:val="00561847"/>
    <w:rsid w:val="00571A73"/>
    <w:rsid w:val="005728DE"/>
    <w:rsid w:val="005732DA"/>
    <w:rsid w:val="00573D6D"/>
    <w:rsid w:val="00580831"/>
    <w:rsid w:val="00583867"/>
    <w:rsid w:val="00585CE9"/>
    <w:rsid w:val="005A1993"/>
    <w:rsid w:val="005A42B5"/>
    <w:rsid w:val="005A5321"/>
    <w:rsid w:val="005B4404"/>
    <w:rsid w:val="005C091F"/>
    <w:rsid w:val="005C1000"/>
    <w:rsid w:val="005D2675"/>
    <w:rsid w:val="005D3D98"/>
    <w:rsid w:val="005D58D8"/>
    <w:rsid w:val="005D6A1F"/>
    <w:rsid w:val="005D72E5"/>
    <w:rsid w:val="005E46A5"/>
    <w:rsid w:val="005F40E4"/>
    <w:rsid w:val="006021FC"/>
    <w:rsid w:val="00602AEB"/>
    <w:rsid w:val="00603C49"/>
    <w:rsid w:val="006148D1"/>
    <w:rsid w:val="00625824"/>
    <w:rsid w:val="0062704E"/>
    <w:rsid w:val="00634625"/>
    <w:rsid w:val="00635DF3"/>
    <w:rsid w:val="00636D04"/>
    <w:rsid w:val="006374CE"/>
    <w:rsid w:val="00637BDB"/>
    <w:rsid w:val="006475A1"/>
    <w:rsid w:val="006508F5"/>
    <w:rsid w:val="00652C70"/>
    <w:rsid w:val="00654C43"/>
    <w:rsid w:val="00655649"/>
    <w:rsid w:val="0065590B"/>
    <w:rsid w:val="00660398"/>
    <w:rsid w:val="00660ADA"/>
    <w:rsid w:val="00662A61"/>
    <w:rsid w:val="00665E74"/>
    <w:rsid w:val="00681671"/>
    <w:rsid w:val="00681D6D"/>
    <w:rsid w:val="00690474"/>
    <w:rsid w:val="00690D64"/>
    <w:rsid w:val="0069311A"/>
    <w:rsid w:val="006964DB"/>
    <w:rsid w:val="006B1C46"/>
    <w:rsid w:val="006C0982"/>
    <w:rsid w:val="006C1A45"/>
    <w:rsid w:val="006C493B"/>
    <w:rsid w:val="006D1F10"/>
    <w:rsid w:val="006D200A"/>
    <w:rsid w:val="006D3355"/>
    <w:rsid w:val="006D3EE6"/>
    <w:rsid w:val="006D47C6"/>
    <w:rsid w:val="006D5295"/>
    <w:rsid w:val="006D67A5"/>
    <w:rsid w:val="006D7157"/>
    <w:rsid w:val="006E57D3"/>
    <w:rsid w:val="006F1B36"/>
    <w:rsid w:val="006F3330"/>
    <w:rsid w:val="006F5582"/>
    <w:rsid w:val="006F676B"/>
    <w:rsid w:val="007015C6"/>
    <w:rsid w:val="00702AA6"/>
    <w:rsid w:val="007052C5"/>
    <w:rsid w:val="00706CCE"/>
    <w:rsid w:val="00737D01"/>
    <w:rsid w:val="00740653"/>
    <w:rsid w:val="0074148A"/>
    <w:rsid w:val="00741C3A"/>
    <w:rsid w:val="007435C5"/>
    <w:rsid w:val="0074599A"/>
    <w:rsid w:val="00750EE4"/>
    <w:rsid w:val="00754669"/>
    <w:rsid w:val="0075735E"/>
    <w:rsid w:val="00757DAD"/>
    <w:rsid w:val="007609AC"/>
    <w:rsid w:val="007611DA"/>
    <w:rsid w:val="00782D13"/>
    <w:rsid w:val="007830D8"/>
    <w:rsid w:val="007832BF"/>
    <w:rsid w:val="007905D5"/>
    <w:rsid w:val="00790657"/>
    <w:rsid w:val="00790DCB"/>
    <w:rsid w:val="00794CE6"/>
    <w:rsid w:val="00797249"/>
    <w:rsid w:val="00797346"/>
    <w:rsid w:val="007A00FF"/>
    <w:rsid w:val="007B4FC0"/>
    <w:rsid w:val="007B5CAD"/>
    <w:rsid w:val="007B7265"/>
    <w:rsid w:val="007C0A45"/>
    <w:rsid w:val="007C347C"/>
    <w:rsid w:val="007C7221"/>
    <w:rsid w:val="007C7992"/>
    <w:rsid w:val="007D649D"/>
    <w:rsid w:val="007E1009"/>
    <w:rsid w:val="007E1A04"/>
    <w:rsid w:val="007E34B0"/>
    <w:rsid w:val="007E512D"/>
    <w:rsid w:val="007E66C7"/>
    <w:rsid w:val="007F0DF6"/>
    <w:rsid w:val="007F126E"/>
    <w:rsid w:val="007F1AA9"/>
    <w:rsid w:val="007F3107"/>
    <w:rsid w:val="008065D9"/>
    <w:rsid w:val="008107C9"/>
    <w:rsid w:val="00810DE3"/>
    <w:rsid w:val="008117CC"/>
    <w:rsid w:val="00813E48"/>
    <w:rsid w:val="00824219"/>
    <w:rsid w:val="00825001"/>
    <w:rsid w:val="008253F8"/>
    <w:rsid w:val="0082546B"/>
    <w:rsid w:val="00826AC6"/>
    <w:rsid w:val="008347AA"/>
    <w:rsid w:val="008365F3"/>
    <w:rsid w:val="00837462"/>
    <w:rsid w:val="00844779"/>
    <w:rsid w:val="0084784D"/>
    <w:rsid w:val="00847CE1"/>
    <w:rsid w:val="008505C4"/>
    <w:rsid w:val="00853884"/>
    <w:rsid w:val="00855F2E"/>
    <w:rsid w:val="00862CF8"/>
    <w:rsid w:val="00874CDE"/>
    <w:rsid w:val="00875E74"/>
    <w:rsid w:val="0087771B"/>
    <w:rsid w:val="0088300B"/>
    <w:rsid w:val="008860E8"/>
    <w:rsid w:val="0089287D"/>
    <w:rsid w:val="008A24D4"/>
    <w:rsid w:val="008A45EE"/>
    <w:rsid w:val="008B1B9E"/>
    <w:rsid w:val="008B2B1D"/>
    <w:rsid w:val="008B57B3"/>
    <w:rsid w:val="008C26F6"/>
    <w:rsid w:val="008C311F"/>
    <w:rsid w:val="008C5469"/>
    <w:rsid w:val="008D634B"/>
    <w:rsid w:val="008E33A1"/>
    <w:rsid w:val="008E4A10"/>
    <w:rsid w:val="008F065F"/>
    <w:rsid w:val="008F0D43"/>
    <w:rsid w:val="008F41E0"/>
    <w:rsid w:val="008F64AB"/>
    <w:rsid w:val="00907A88"/>
    <w:rsid w:val="0091413F"/>
    <w:rsid w:val="00916B0A"/>
    <w:rsid w:val="009209EB"/>
    <w:rsid w:val="00923420"/>
    <w:rsid w:val="00923D51"/>
    <w:rsid w:val="009461D4"/>
    <w:rsid w:val="00961696"/>
    <w:rsid w:val="00964E17"/>
    <w:rsid w:val="009720D3"/>
    <w:rsid w:val="009762E1"/>
    <w:rsid w:val="0098408F"/>
    <w:rsid w:val="009911CF"/>
    <w:rsid w:val="00995649"/>
    <w:rsid w:val="009958DB"/>
    <w:rsid w:val="00997233"/>
    <w:rsid w:val="009A40AD"/>
    <w:rsid w:val="009B24BF"/>
    <w:rsid w:val="009B660B"/>
    <w:rsid w:val="009C0ECD"/>
    <w:rsid w:val="009C139A"/>
    <w:rsid w:val="009C1D40"/>
    <w:rsid w:val="009C4D81"/>
    <w:rsid w:val="009D4E6F"/>
    <w:rsid w:val="009D77D5"/>
    <w:rsid w:val="009E1657"/>
    <w:rsid w:val="009E42AE"/>
    <w:rsid w:val="009E50E2"/>
    <w:rsid w:val="009E51AC"/>
    <w:rsid w:val="009F0903"/>
    <w:rsid w:val="009F1B2F"/>
    <w:rsid w:val="009F4F25"/>
    <w:rsid w:val="00A038A6"/>
    <w:rsid w:val="00A045F5"/>
    <w:rsid w:val="00A0595A"/>
    <w:rsid w:val="00A10FF1"/>
    <w:rsid w:val="00A13B67"/>
    <w:rsid w:val="00A20B74"/>
    <w:rsid w:val="00A21B1D"/>
    <w:rsid w:val="00A37E78"/>
    <w:rsid w:val="00A461DE"/>
    <w:rsid w:val="00A5482C"/>
    <w:rsid w:val="00A55468"/>
    <w:rsid w:val="00A5737D"/>
    <w:rsid w:val="00A579E7"/>
    <w:rsid w:val="00A62896"/>
    <w:rsid w:val="00A732F4"/>
    <w:rsid w:val="00A761E2"/>
    <w:rsid w:val="00A8081F"/>
    <w:rsid w:val="00A85688"/>
    <w:rsid w:val="00A90C73"/>
    <w:rsid w:val="00A97DCE"/>
    <w:rsid w:val="00AA0866"/>
    <w:rsid w:val="00AA174B"/>
    <w:rsid w:val="00AA24DE"/>
    <w:rsid w:val="00AA62B2"/>
    <w:rsid w:val="00AA6EFD"/>
    <w:rsid w:val="00AB28F3"/>
    <w:rsid w:val="00AB3DC9"/>
    <w:rsid w:val="00AB404D"/>
    <w:rsid w:val="00AB4943"/>
    <w:rsid w:val="00AB69BC"/>
    <w:rsid w:val="00AC0F91"/>
    <w:rsid w:val="00AC2B7C"/>
    <w:rsid w:val="00AC35D1"/>
    <w:rsid w:val="00AC6B06"/>
    <w:rsid w:val="00AD4B1C"/>
    <w:rsid w:val="00AE0858"/>
    <w:rsid w:val="00AE3D35"/>
    <w:rsid w:val="00AE48B7"/>
    <w:rsid w:val="00AE612A"/>
    <w:rsid w:val="00AF2ADE"/>
    <w:rsid w:val="00AF769C"/>
    <w:rsid w:val="00B01841"/>
    <w:rsid w:val="00B0686A"/>
    <w:rsid w:val="00B15DCB"/>
    <w:rsid w:val="00B224CF"/>
    <w:rsid w:val="00B22FE1"/>
    <w:rsid w:val="00B30674"/>
    <w:rsid w:val="00B33E22"/>
    <w:rsid w:val="00B44951"/>
    <w:rsid w:val="00B4502E"/>
    <w:rsid w:val="00B462AF"/>
    <w:rsid w:val="00B479C1"/>
    <w:rsid w:val="00B504D1"/>
    <w:rsid w:val="00B51057"/>
    <w:rsid w:val="00B532C2"/>
    <w:rsid w:val="00B54D77"/>
    <w:rsid w:val="00B656AB"/>
    <w:rsid w:val="00B66DE5"/>
    <w:rsid w:val="00B71DAD"/>
    <w:rsid w:val="00B72005"/>
    <w:rsid w:val="00B72D47"/>
    <w:rsid w:val="00B75287"/>
    <w:rsid w:val="00B76B95"/>
    <w:rsid w:val="00B9066F"/>
    <w:rsid w:val="00B97AF4"/>
    <w:rsid w:val="00BA0E0C"/>
    <w:rsid w:val="00BA278E"/>
    <w:rsid w:val="00BA32CD"/>
    <w:rsid w:val="00BB5F5F"/>
    <w:rsid w:val="00BD0E4B"/>
    <w:rsid w:val="00BD5712"/>
    <w:rsid w:val="00BD78F5"/>
    <w:rsid w:val="00BE12B3"/>
    <w:rsid w:val="00BF19B2"/>
    <w:rsid w:val="00BF19CC"/>
    <w:rsid w:val="00BF4A3C"/>
    <w:rsid w:val="00BF7397"/>
    <w:rsid w:val="00C0307C"/>
    <w:rsid w:val="00C14884"/>
    <w:rsid w:val="00C15DF2"/>
    <w:rsid w:val="00C16123"/>
    <w:rsid w:val="00C22389"/>
    <w:rsid w:val="00C3098B"/>
    <w:rsid w:val="00C317D8"/>
    <w:rsid w:val="00C33B80"/>
    <w:rsid w:val="00C356AC"/>
    <w:rsid w:val="00C37CCC"/>
    <w:rsid w:val="00C453BB"/>
    <w:rsid w:val="00C54A51"/>
    <w:rsid w:val="00C5554C"/>
    <w:rsid w:val="00C5701F"/>
    <w:rsid w:val="00C613AE"/>
    <w:rsid w:val="00C62C4F"/>
    <w:rsid w:val="00C707F3"/>
    <w:rsid w:val="00C712CE"/>
    <w:rsid w:val="00C71EB2"/>
    <w:rsid w:val="00C722FD"/>
    <w:rsid w:val="00C72321"/>
    <w:rsid w:val="00C757D3"/>
    <w:rsid w:val="00C76CE8"/>
    <w:rsid w:val="00C77B02"/>
    <w:rsid w:val="00C82749"/>
    <w:rsid w:val="00C90388"/>
    <w:rsid w:val="00C90AB7"/>
    <w:rsid w:val="00C93138"/>
    <w:rsid w:val="00C93BEA"/>
    <w:rsid w:val="00C95A7A"/>
    <w:rsid w:val="00C97950"/>
    <w:rsid w:val="00C97CC3"/>
    <w:rsid w:val="00CA5B13"/>
    <w:rsid w:val="00CA5CA6"/>
    <w:rsid w:val="00CA5FED"/>
    <w:rsid w:val="00CB130A"/>
    <w:rsid w:val="00CB18CC"/>
    <w:rsid w:val="00CB4B1B"/>
    <w:rsid w:val="00CB5079"/>
    <w:rsid w:val="00CC1ABB"/>
    <w:rsid w:val="00CC28B9"/>
    <w:rsid w:val="00CC30A8"/>
    <w:rsid w:val="00CD0816"/>
    <w:rsid w:val="00CD10F3"/>
    <w:rsid w:val="00CD3436"/>
    <w:rsid w:val="00CE11E9"/>
    <w:rsid w:val="00CE1AB2"/>
    <w:rsid w:val="00CE3565"/>
    <w:rsid w:val="00CE3EC2"/>
    <w:rsid w:val="00CF4CAB"/>
    <w:rsid w:val="00CF4D7C"/>
    <w:rsid w:val="00CF5E96"/>
    <w:rsid w:val="00CF60E4"/>
    <w:rsid w:val="00D012EF"/>
    <w:rsid w:val="00D01E9A"/>
    <w:rsid w:val="00D043A6"/>
    <w:rsid w:val="00D04AE8"/>
    <w:rsid w:val="00D07896"/>
    <w:rsid w:val="00D07DB9"/>
    <w:rsid w:val="00D10B6C"/>
    <w:rsid w:val="00D110AC"/>
    <w:rsid w:val="00D12A2D"/>
    <w:rsid w:val="00D15CDB"/>
    <w:rsid w:val="00D16602"/>
    <w:rsid w:val="00D346DB"/>
    <w:rsid w:val="00D41876"/>
    <w:rsid w:val="00D42542"/>
    <w:rsid w:val="00D45BA3"/>
    <w:rsid w:val="00D45FEC"/>
    <w:rsid w:val="00D5478E"/>
    <w:rsid w:val="00D549F3"/>
    <w:rsid w:val="00D60157"/>
    <w:rsid w:val="00D64C73"/>
    <w:rsid w:val="00D7173D"/>
    <w:rsid w:val="00D743EE"/>
    <w:rsid w:val="00D779EC"/>
    <w:rsid w:val="00D80924"/>
    <w:rsid w:val="00D86694"/>
    <w:rsid w:val="00D8675E"/>
    <w:rsid w:val="00D9409E"/>
    <w:rsid w:val="00D94742"/>
    <w:rsid w:val="00D94D09"/>
    <w:rsid w:val="00DA1F08"/>
    <w:rsid w:val="00DA2744"/>
    <w:rsid w:val="00DA789A"/>
    <w:rsid w:val="00DB2C92"/>
    <w:rsid w:val="00DB3495"/>
    <w:rsid w:val="00DB3E0D"/>
    <w:rsid w:val="00DB6F8F"/>
    <w:rsid w:val="00DC307F"/>
    <w:rsid w:val="00DD2D7C"/>
    <w:rsid w:val="00DD360D"/>
    <w:rsid w:val="00DD76C3"/>
    <w:rsid w:val="00DE0B74"/>
    <w:rsid w:val="00DE54FD"/>
    <w:rsid w:val="00DF47A2"/>
    <w:rsid w:val="00DF54E6"/>
    <w:rsid w:val="00DF54F2"/>
    <w:rsid w:val="00E0293D"/>
    <w:rsid w:val="00E17F9A"/>
    <w:rsid w:val="00E20C55"/>
    <w:rsid w:val="00E21EBB"/>
    <w:rsid w:val="00E32D2D"/>
    <w:rsid w:val="00E3560E"/>
    <w:rsid w:val="00E37D10"/>
    <w:rsid w:val="00E37FD1"/>
    <w:rsid w:val="00E46487"/>
    <w:rsid w:val="00E50140"/>
    <w:rsid w:val="00E51B12"/>
    <w:rsid w:val="00E52B7C"/>
    <w:rsid w:val="00E613A8"/>
    <w:rsid w:val="00E62F62"/>
    <w:rsid w:val="00E677F2"/>
    <w:rsid w:val="00E725E2"/>
    <w:rsid w:val="00E73F52"/>
    <w:rsid w:val="00E76AAF"/>
    <w:rsid w:val="00E76E24"/>
    <w:rsid w:val="00E772B1"/>
    <w:rsid w:val="00E861FB"/>
    <w:rsid w:val="00E90A1E"/>
    <w:rsid w:val="00EA53AD"/>
    <w:rsid w:val="00EB3091"/>
    <w:rsid w:val="00EB4CF5"/>
    <w:rsid w:val="00EB5481"/>
    <w:rsid w:val="00EB58BB"/>
    <w:rsid w:val="00EB7863"/>
    <w:rsid w:val="00EC3368"/>
    <w:rsid w:val="00EC3846"/>
    <w:rsid w:val="00EC6F7F"/>
    <w:rsid w:val="00EC7D41"/>
    <w:rsid w:val="00ED7FD0"/>
    <w:rsid w:val="00EF02E6"/>
    <w:rsid w:val="00EF291C"/>
    <w:rsid w:val="00EF6BC7"/>
    <w:rsid w:val="00F0293D"/>
    <w:rsid w:val="00F11A86"/>
    <w:rsid w:val="00F32067"/>
    <w:rsid w:val="00F35E7A"/>
    <w:rsid w:val="00F4322B"/>
    <w:rsid w:val="00F5088D"/>
    <w:rsid w:val="00F60A7A"/>
    <w:rsid w:val="00F63892"/>
    <w:rsid w:val="00F63AE6"/>
    <w:rsid w:val="00F73661"/>
    <w:rsid w:val="00F7674B"/>
    <w:rsid w:val="00F83437"/>
    <w:rsid w:val="00F90C7D"/>
    <w:rsid w:val="00F954F4"/>
    <w:rsid w:val="00FA6C89"/>
    <w:rsid w:val="00FB0B0C"/>
    <w:rsid w:val="00FB1206"/>
    <w:rsid w:val="00FB286F"/>
    <w:rsid w:val="00FB588F"/>
    <w:rsid w:val="00FC060E"/>
    <w:rsid w:val="00FC1D5E"/>
    <w:rsid w:val="00FC68D7"/>
    <w:rsid w:val="00FD0B8A"/>
    <w:rsid w:val="00FD3097"/>
    <w:rsid w:val="00FD34AC"/>
    <w:rsid w:val="00FD60EA"/>
    <w:rsid w:val="00FD6526"/>
    <w:rsid w:val="00FD6B90"/>
    <w:rsid w:val="00FE70EC"/>
    <w:rsid w:val="00FE7289"/>
    <w:rsid w:val="00FF00B0"/>
    <w:rsid w:val="00FF1A1C"/>
    <w:rsid w:val="00FF601F"/>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5BAFE"/>
  <w15:docId w15:val="{6346F62C-6C78-EA42-9A92-5D4D9C6F5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0"/>
    <w:autoRedefine/>
    <w:uiPriority w:val="9"/>
    <w:qFormat/>
    <w:rsid w:val="00DB3E0D"/>
    <w:pPr>
      <w:keepNext/>
      <w:keepLines/>
      <w:spacing w:line="480" w:lineRule="exact"/>
      <w:outlineLvl w:val="0"/>
    </w:pPr>
    <w:rPr>
      <w:b/>
      <w:bCs/>
      <w:caps/>
      <w:kern w:val="44"/>
      <w:sz w:val="28"/>
      <w:szCs w:val="44"/>
    </w:rPr>
  </w:style>
  <w:style w:type="paragraph" w:styleId="2">
    <w:name w:val="heading 2"/>
    <w:basedOn w:val="a"/>
    <w:next w:val="a"/>
    <w:link w:val="20"/>
    <w:autoRedefine/>
    <w:uiPriority w:val="9"/>
    <w:unhideWhenUsed/>
    <w:qFormat/>
    <w:rsid w:val="00E73F52"/>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semiHidden/>
    <w:unhideWhenUsed/>
    <w:qFormat/>
    <w:rsid w:val="007C7992"/>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DA789A"/>
    <w:pPr>
      <w:tabs>
        <w:tab w:val="center" w:pos="4153"/>
        <w:tab w:val="right" w:pos="8306"/>
      </w:tabs>
      <w:snapToGrid w:val="0"/>
      <w:jc w:val="left"/>
    </w:pPr>
    <w:rPr>
      <w:sz w:val="18"/>
      <w:szCs w:val="18"/>
    </w:rPr>
  </w:style>
  <w:style w:type="paragraph" w:styleId="a5">
    <w:name w:val="header"/>
    <w:basedOn w:val="a"/>
    <w:link w:val="a6"/>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DA789A"/>
    <w:rPr>
      <w:sz w:val="18"/>
      <w:szCs w:val="18"/>
    </w:rPr>
  </w:style>
  <w:style w:type="character" w:customStyle="1" w:styleId="a4">
    <w:name w:val="页脚 字符"/>
    <w:basedOn w:val="a0"/>
    <w:link w:val="a3"/>
    <w:uiPriority w:val="99"/>
    <w:rsid w:val="00DA789A"/>
    <w:rPr>
      <w:sz w:val="18"/>
      <w:szCs w:val="18"/>
    </w:rPr>
  </w:style>
  <w:style w:type="paragraph" w:styleId="a7">
    <w:name w:val="List Paragraph"/>
    <w:basedOn w:val="a"/>
    <w:uiPriority w:val="34"/>
    <w:qFormat/>
    <w:rsid w:val="00DA789A"/>
    <w:pPr>
      <w:ind w:firstLineChars="200" w:firstLine="420"/>
    </w:pPr>
  </w:style>
  <w:style w:type="paragraph" w:styleId="a8">
    <w:name w:val="Balloon Text"/>
    <w:basedOn w:val="a"/>
    <w:link w:val="a9"/>
    <w:uiPriority w:val="99"/>
    <w:semiHidden/>
    <w:unhideWhenUsed/>
    <w:rsid w:val="00E677F2"/>
    <w:rPr>
      <w:sz w:val="18"/>
      <w:szCs w:val="18"/>
    </w:rPr>
  </w:style>
  <w:style w:type="character" w:customStyle="1" w:styleId="a9">
    <w:name w:val="批注框文本 字符"/>
    <w:basedOn w:val="a0"/>
    <w:link w:val="a8"/>
    <w:uiPriority w:val="99"/>
    <w:semiHidden/>
    <w:rsid w:val="00E677F2"/>
    <w:rPr>
      <w:kern w:val="2"/>
      <w:sz w:val="18"/>
      <w:szCs w:val="18"/>
    </w:rPr>
  </w:style>
  <w:style w:type="character" w:styleId="aa">
    <w:name w:val="Hyperlink"/>
    <w:basedOn w:val="a0"/>
    <w:uiPriority w:val="99"/>
    <w:semiHidden/>
    <w:unhideWhenUsed/>
    <w:rsid w:val="006B1C46"/>
    <w:rPr>
      <w:color w:val="0000FF"/>
      <w:u w:val="single"/>
    </w:rPr>
  </w:style>
  <w:style w:type="character" w:styleId="ab">
    <w:name w:val="annotation reference"/>
    <w:basedOn w:val="a0"/>
    <w:uiPriority w:val="99"/>
    <w:semiHidden/>
    <w:unhideWhenUsed/>
    <w:rsid w:val="000C11EE"/>
    <w:rPr>
      <w:sz w:val="21"/>
      <w:szCs w:val="21"/>
    </w:rPr>
  </w:style>
  <w:style w:type="paragraph" w:styleId="ac">
    <w:name w:val="annotation text"/>
    <w:basedOn w:val="a"/>
    <w:link w:val="ad"/>
    <w:uiPriority w:val="99"/>
    <w:semiHidden/>
    <w:unhideWhenUsed/>
    <w:rsid w:val="000C11EE"/>
    <w:pPr>
      <w:jc w:val="left"/>
    </w:pPr>
  </w:style>
  <w:style w:type="character" w:customStyle="1" w:styleId="ad">
    <w:name w:val="批注文字 字符"/>
    <w:basedOn w:val="a0"/>
    <w:link w:val="ac"/>
    <w:uiPriority w:val="99"/>
    <w:semiHidden/>
    <w:rsid w:val="000C11EE"/>
    <w:rPr>
      <w:kern w:val="2"/>
      <w:sz w:val="21"/>
      <w:szCs w:val="22"/>
    </w:rPr>
  </w:style>
  <w:style w:type="paragraph" w:styleId="ae">
    <w:name w:val="annotation subject"/>
    <w:basedOn w:val="ac"/>
    <w:next w:val="ac"/>
    <w:link w:val="af"/>
    <w:uiPriority w:val="99"/>
    <w:semiHidden/>
    <w:unhideWhenUsed/>
    <w:rsid w:val="000C11EE"/>
    <w:rPr>
      <w:b/>
      <w:bCs/>
    </w:rPr>
  </w:style>
  <w:style w:type="character" w:customStyle="1" w:styleId="af">
    <w:name w:val="批注主题 字符"/>
    <w:basedOn w:val="ad"/>
    <w:link w:val="ae"/>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qFormat/>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qFormat/>
    <w:rsid w:val="00B9066F"/>
    <w:rPr>
      <w:rFonts w:ascii="Calibri" w:hAnsi="Calibri" w:cs="Calibri"/>
      <w:noProof/>
      <w:kern w:val="2"/>
      <w:szCs w:val="22"/>
    </w:rPr>
  </w:style>
  <w:style w:type="character" w:customStyle="1" w:styleId="10">
    <w:name w:val="标题 1 字符"/>
    <w:basedOn w:val="a0"/>
    <w:link w:val="1"/>
    <w:uiPriority w:val="9"/>
    <w:rsid w:val="00DB3E0D"/>
    <w:rPr>
      <w:rFonts w:ascii="Book Antiqua" w:hAnsi="Book Antiqua"/>
      <w:b/>
      <w:bCs/>
      <w:caps/>
      <w:kern w:val="44"/>
      <w:sz w:val="28"/>
      <w:szCs w:val="44"/>
    </w:rPr>
  </w:style>
  <w:style w:type="character" w:customStyle="1" w:styleId="20">
    <w:name w:val="标题 2 字符"/>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customStyle="1" w:styleId="30">
    <w:name w:val="标题 3 字符"/>
    <w:basedOn w:val="a0"/>
    <w:link w:val="3"/>
    <w:uiPriority w:val="9"/>
    <w:semiHidden/>
    <w:rsid w:val="007C7992"/>
    <w:rPr>
      <w:rFonts w:ascii="Book Antiqua" w:hAnsi="Book Antiqua"/>
      <w:b/>
      <w:bCs/>
      <w:kern w:val="2"/>
      <w:sz w:val="24"/>
      <w:szCs w:val="32"/>
    </w:rPr>
  </w:style>
  <w:style w:type="paragraph" w:styleId="af0">
    <w:name w:val="Revision"/>
    <w:hidden/>
    <w:uiPriority w:val="99"/>
    <w:semiHidden/>
    <w:rsid w:val="007052C5"/>
    <w:rPr>
      <w:rFonts w:ascii="Book Antiqua" w:hAnsi="Book Antiqua"/>
      <w:kern w:val="2"/>
      <w:sz w:val="24"/>
      <w:szCs w:val="22"/>
    </w:rPr>
  </w:style>
  <w:style w:type="character" w:customStyle="1" w:styleId="highlight">
    <w:name w:val="highlight"/>
    <w:basedOn w:val="a0"/>
    <w:rsid w:val="00440FD1"/>
  </w:style>
  <w:style w:type="character" w:styleId="af1">
    <w:name w:val="Emphasis"/>
    <w:basedOn w:val="a0"/>
    <w:uiPriority w:val="20"/>
    <w:qFormat/>
    <w:rsid w:val="00681D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3013615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36775700">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07F09E-E2E4-5A44-8CD2-9A4263EBA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9076</Words>
  <Characters>5173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779067719@qq.com</dc:creator>
  <cp:lastModifiedBy>마 유림</cp:lastModifiedBy>
  <cp:revision>4</cp:revision>
  <dcterms:created xsi:type="dcterms:W3CDTF">2020-02-12T15:33:00Z</dcterms:created>
  <dcterms:modified xsi:type="dcterms:W3CDTF">2020-02-18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